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06/relationships/ui/userCustomization" Target="userCustomization/customUI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22F21A91" w:rsidR="00581467" w:rsidRDefault="00581467" w:rsidP="002F4CE8">
      <w:pPr>
        <w:jc w:val="center"/>
      </w:pPr>
      <w:bookmarkStart w:id="0" w:name="_Hlk172751461"/>
    </w:p>
    <w:bookmarkEnd w:id="0"/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bookmarkStart w:id="1" w:name="_Hlk172645908"/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bookmarkEnd w:id="1"/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sdt>
      <w:sdtPr>
        <w:rPr>
          <w:rFonts w:eastAsiaTheme="minorHAnsi" w:cstheme="minorBidi"/>
          <w:b w:val="0"/>
          <w:kern w:val="2"/>
          <w:szCs w:val="22"/>
          <w:lang w:eastAsia="en-US"/>
          <w14:ligatures w14:val="standardContextual"/>
        </w:rPr>
        <w:id w:val="105596701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6512A8E7" w14:textId="5F66E95C" w:rsidR="00C961AB" w:rsidRDefault="00C961AB" w:rsidP="0017772D">
          <w:pPr>
            <w:pStyle w:val="a7"/>
            <w:pageBreakBefore/>
            <w:numPr>
              <w:ilvl w:val="0"/>
              <w:numId w:val="0"/>
            </w:numPr>
            <w:ind w:left="567"/>
            <w:jc w:val="center"/>
            <w:outlineLvl w:val="0"/>
          </w:pPr>
          <w:r>
            <w:t>Оглавление</w:t>
          </w:r>
        </w:p>
        <w:p w14:paraId="112B0186" w14:textId="689CEBF1" w:rsidR="00B34273" w:rsidRDefault="00C961AB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787023" w:history="1">
            <w:r w:rsidR="00B34273" w:rsidRPr="00767324">
              <w:rPr>
                <w:rStyle w:val="a8"/>
                <w:noProof/>
              </w:rPr>
              <w:t>Введ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9E61DBD" w14:textId="14EF2D39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4" w:history="1">
            <w:r w:rsidR="00B34273" w:rsidRPr="00767324">
              <w:rPr>
                <w:rStyle w:val="a8"/>
                <w:noProof/>
              </w:rPr>
              <w:t>Глава 1 Теоре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C0FAE02" w14:textId="326F9BD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5" w:history="1">
            <w:r w:rsidR="00B34273" w:rsidRPr="00767324">
              <w:rPr>
                <w:rStyle w:val="a8"/>
                <w:noProof/>
              </w:rPr>
              <w:t>1.1 Выбор инструмен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934E1C" w14:textId="25AB9351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6" w:history="1">
            <w:r w:rsidR="00B34273" w:rsidRPr="00767324">
              <w:rPr>
                <w:rStyle w:val="a8"/>
                <w:noProof/>
              </w:rPr>
              <w:t>1.2 Поиск и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E28314E" w14:textId="13D6E3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7" w:history="1">
            <w:r w:rsidR="00B34273" w:rsidRPr="00767324">
              <w:rPr>
                <w:rStyle w:val="a8"/>
                <w:noProof/>
              </w:rPr>
              <w:t>1.3 Выбор модели машинного обуч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F872D2" w14:textId="31FBFCA7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8" w:history="1">
            <w:r w:rsidR="00B34273" w:rsidRPr="00767324">
              <w:rPr>
                <w:rStyle w:val="a8"/>
                <w:noProof/>
              </w:rPr>
              <w:t>1.4 Оценка качества предсказаний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459DB4C" w14:textId="61F3955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29" w:history="1">
            <w:r w:rsidR="00B34273" w:rsidRPr="00767324">
              <w:rPr>
                <w:rStyle w:val="a8"/>
                <w:noProof/>
              </w:rPr>
              <w:t>1.5 Концепция ноутбук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2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63ED9DC" w14:textId="0CF4D6AD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0" w:history="1">
            <w:r w:rsidR="00B34273" w:rsidRPr="00767324">
              <w:rPr>
                <w:rStyle w:val="a8"/>
                <w:noProof/>
              </w:rPr>
              <w:t>Глава 2 Практическая часть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438B24E" w14:textId="4EAACA5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1" w:history="1">
            <w:r w:rsidR="00B34273" w:rsidRPr="00767324">
              <w:rPr>
                <w:rStyle w:val="a8"/>
                <w:noProof/>
              </w:rPr>
              <w:t>2.1 Среда разработк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E1D0498" w14:textId="598C597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2" w:history="1">
            <w:r w:rsidR="00B34273" w:rsidRPr="00767324">
              <w:rPr>
                <w:rStyle w:val="a8"/>
                <w:noProof/>
              </w:rPr>
              <w:t>2.2 Выбор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462625" w14:textId="4421D28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3" w:history="1">
            <w:r w:rsidR="00B34273" w:rsidRPr="00767324">
              <w:rPr>
                <w:rStyle w:val="a8"/>
                <w:noProof/>
                <w:lang w:val="en-US"/>
              </w:rPr>
              <w:t>2.3</w:t>
            </w:r>
            <w:r w:rsidR="00B34273" w:rsidRPr="00767324">
              <w:rPr>
                <w:rStyle w:val="a8"/>
                <w:noProof/>
              </w:rPr>
              <w:t xml:space="preserve"> Создание файла </w:t>
            </w:r>
            <w:r w:rsidR="00B34273" w:rsidRPr="00767324">
              <w:rPr>
                <w:rStyle w:val="a8"/>
                <w:noProof/>
                <w:lang w:val="en-US"/>
              </w:rPr>
              <w:t>Jupiter Notebook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03214A3" w14:textId="6E9B496C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4" w:history="1">
            <w:r w:rsidR="00B34273" w:rsidRPr="00767324">
              <w:rPr>
                <w:rStyle w:val="a8"/>
                <w:noProof/>
              </w:rPr>
              <w:t xml:space="preserve">2.4 Установка необходимых </w:t>
            </w:r>
            <w:r w:rsidR="00B34273" w:rsidRPr="00767324">
              <w:rPr>
                <w:rStyle w:val="a8"/>
                <w:noProof/>
                <w:lang w:val="en-US"/>
              </w:rPr>
              <w:t>python-</w:t>
            </w:r>
            <w:r w:rsidR="00B34273" w:rsidRPr="00767324">
              <w:rPr>
                <w:rStyle w:val="a8"/>
                <w:noProof/>
              </w:rPr>
              <w:t>пак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C4E77B8" w14:textId="39E5681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5" w:history="1">
            <w:r w:rsidR="00B34273" w:rsidRPr="00767324">
              <w:rPr>
                <w:rStyle w:val="a8"/>
                <w:noProof/>
              </w:rPr>
              <w:t>2.5 Импортируем нужные моду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953CB20" w14:textId="338DCA6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6" w:history="1">
            <w:r w:rsidR="00B34273" w:rsidRPr="00767324">
              <w:rPr>
                <w:rStyle w:val="a8"/>
                <w:noProof/>
              </w:rPr>
              <w:t>2.6 Загрузка датасет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A45913" w14:textId="6FD1F02F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7" w:history="1">
            <w:r w:rsidR="00B34273" w:rsidRPr="00767324">
              <w:rPr>
                <w:rStyle w:val="a8"/>
                <w:noProof/>
              </w:rPr>
              <w:t>2.7 Разведочный анализ</w:t>
            </w:r>
            <w:r w:rsidR="00B34273" w:rsidRPr="00767324">
              <w:rPr>
                <w:rStyle w:val="a8"/>
                <w:noProof/>
                <w:lang w:val="en-US"/>
              </w:rPr>
              <w:t xml:space="preserve"> </w:t>
            </w:r>
            <w:r w:rsidR="00B34273" w:rsidRPr="00767324">
              <w:rPr>
                <w:rStyle w:val="a8"/>
                <w:noProof/>
              </w:rPr>
              <w:t>данных (</w:t>
            </w:r>
            <w:r w:rsidR="00B34273" w:rsidRPr="00767324">
              <w:rPr>
                <w:rStyle w:val="a8"/>
                <w:noProof/>
                <w:lang w:val="en-US"/>
              </w:rPr>
              <w:t>EDA</w:t>
            </w:r>
            <w:r w:rsidR="00B34273" w:rsidRPr="00767324">
              <w:rPr>
                <w:rStyle w:val="a8"/>
                <w:noProof/>
              </w:rPr>
              <w:t>)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1FA0E8F" w14:textId="4496C982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8" w:history="1">
            <w:r w:rsidR="00B34273" w:rsidRPr="00767324">
              <w:rPr>
                <w:rStyle w:val="a8"/>
                <w:noProof/>
              </w:rPr>
              <w:t>2.7.1 Посмотрим типы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10D69EE" w14:textId="673AA414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39" w:history="1">
            <w:r w:rsidR="00B34273" w:rsidRPr="00767324">
              <w:rPr>
                <w:rStyle w:val="a8"/>
                <w:noProof/>
              </w:rPr>
              <w:t>2.7.2 Посмотрим пропуски данных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3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AA58B1A" w14:textId="7F60C8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0" w:history="1">
            <w:r w:rsidR="00B34273" w:rsidRPr="00767324">
              <w:rPr>
                <w:rStyle w:val="a8"/>
                <w:noProof/>
              </w:rPr>
              <w:t>2.7.3 Посмотри статистику по дата фрейму.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3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BD654C3" w14:textId="3AB49B6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1" w:history="1">
            <w:r w:rsidR="00B34273" w:rsidRPr="00767324">
              <w:rPr>
                <w:rStyle w:val="a8"/>
                <w:noProof/>
              </w:rPr>
              <w:t>2.7.4 Выделим численные признаки от дат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87EA165" w14:textId="17E31B96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2" w:history="1">
            <w:r w:rsidR="00B34273" w:rsidRPr="00767324">
              <w:rPr>
                <w:rStyle w:val="a8"/>
                <w:noProof/>
              </w:rPr>
              <w:t>2.7.5 Создадим словарь признаков и пояснения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02708A" w14:textId="43EBC4FA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3" w:history="1">
            <w:r w:rsidR="00B34273" w:rsidRPr="00767324">
              <w:rPr>
                <w:rStyle w:val="a8"/>
                <w:noProof/>
              </w:rPr>
              <w:t>2.7.6 Визуализируем распределение числ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1A43798" w14:textId="14A812DD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4" w:history="1">
            <w:r w:rsidR="00B34273" w:rsidRPr="00767324">
              <w:rPr>
                <w:rStyle w:val="a8"/>
                <w:noProof/>
              </w:rPr>
              <w:t>2.8 Посмотрим какие признаки имеют выброс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3F5BDC7" w14:textId="021DE4A3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5" w:history="1">
            <w:r w:rsidR="00B34273" w:rsidRPr="00767324">
              <w:rPr>
                <w:rStyle w:val="a8"/>
                <w:noProof/>
              </w:rPr>
              <w:t>2.9 Создание новых признаков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19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57E4300" w14:textId="527D6CF9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6" w:history="1">
            <w:r w:rsidR="00B34273" w:rsidRPr="00767324">
              <w:rPr>
                <w:rStyle w:val="a8"/>
                <w:noProof/>
              </w:rPr>
              <w:t>2.10 Проверка состоян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DD2A53" w14:textId="607E1AE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7" w:history="1">
            <w:r w:rsidR="00B34273" w:rsidRPr="00767324">
              <w:rPr>
                <w:rStyle w:val="a8"/>
                <w:noProof/>
              </w:rPr>
              <w:t>2.11 Метрика, по которой будем оценивать качество работы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AD6508" w14:textId="2110F84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8" w:history="1">
            <w:r w:rsidR="00B34273" w:rsidRPr="00767324">
              <w:rPr>
                <w:rStyle w:val="a8"/>
                <w:noProof/>
              </w:rPr>
              <w:t>2.12 Разбиение временного ряда на train и test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2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909A433" w14:textId="617B7648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49" w:history="1">
            <w:r w:rsidR="00B34273" w:rsidRPr="00767324">
              <w:rPr>
                <w:rStyle w:val="a8"/>
                <w:noProof/>
                <w:lang w:val="en-US"/>
              </w:rPr>
              <w:t>2.13 Функция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4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51ECE628" w14:textId="3116EDA5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0" w:history="1">
            <w:r w:rsidR="00B34273" w:rsidRPr="00767324">
              <w:rPr>
                <w:rStyle w:val="a8"/>
                <w:noProof/>
              </w:rPr>
              <w:t>2.14 Создание модели и дата фрейма для хранен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08467E20" w14:textId="52C252B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1" w:history="1">
            <w:r w:rsidR="00B34273" w:rsidRPr="00767324">
              <w:rPr>
                <w:rStyle w:val="a8"/>
                <w:noProof/>
                <w:lang w:val="en-US"/>
              </w:rPr>
              <w:t>2.15 Кросс-валидация данных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615331" w14:textId="690865F5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2" w:history="1">
            <w:r w:rsidR="00B34273" w:rsidRPr="00767324">
              <w:rPr>
                <w:rStyle w:val="a8"/>
                <w:noProof/>
              </w:rPr>
              <w:t>2.15.1 С шагом в год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2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26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C12FCF" w14:textId="5D662540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3" w:history="1">
            <w:r w:rsidR="00B34273" w:rsidRPr="00767324">
              <w:rPr>
                <w:rStyle w:val="a8"/>
                <w:noProof/>
              </w:rPr>
              <w:t>2.15.2 С шагом в квартал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3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6953C3BB" w14:textId="23027831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4" w:history="1">
            <w:r w:rsidR="00B34273" w:rsidRPr="00767324">
              <w:rPr>
                <w:rStyle w:val="a8"/>
                <w:noProof/>
              </w:rPr>
              <w:t>2.15.3 С шагом в месяц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4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35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D88CB3A" w14:textId="471E77B3" w:rsidR="00B34273" w:rsidRDefault="00000000" w:rsidP="00CD5D1A">
          <w:pPr>
            <w:pStyle w:val="31"/>
            <w:spacing w:after="0"/>
            <w:ind w:left="0" w:right="0" w:firstLine="567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5" w:history="1">
            <w:r w:rsidR="00B34273" w:rsidRPr="00767324">
              <w:rPr>
                <w:rStyle w:val="a8"/>
                <w:noProof/>
              </w:rPr>
              <w:t>2.15.4 С шагом в неделю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5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0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3E9584C" w14:textId="7AD1B6B6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6" w:history="1">
            <w:r w:rsidR="00B34273" w:rsidRPr="00767324">
              <w:rPr>
                <w:rStyle w:val="a8"/>
                <w:noProof/>
              </w:rPr>
              <w:t>2.16 Визуализация результатов кросс-валидаци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6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79ED287C" w14:textId="002CE3A4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7" w:history="1">
            <w:r w:rsidR="00B34273" w:rsidRPr="00767324">
              <w:rPr>
                <w:rStyle w:val="a8"/>
                <w:noProof/>
                <w:lang w:val="en-US"/>
              </w:rPr>
              <w:t>2.17 Важность признаков модели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7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4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A3704D3" w14:textId="259F7DC0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8" w:history="1">
            <w:r w:rsidR="00B34273" w:rsidRPr="00767324">
              <w:rPr>
                <w:rStyle w:val="a8"/>
                <w:noProof/>
              </w:rPr>
              <w:t>2.18 Средняя ошибка предсказаний модели в зависимости от длительности периода предсказаний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8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1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BC0DC28" w14:textId="30E8D6DA" w:rsidR="00B34273" w:rsidRDefault="00000000" w:rsidP="00BC13F4">
          <w:pPr>
            <w:pStyle w:val="23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59" w:history="1">
            <w:r w:rsidR="00B34273" w:rsidRPr="00767324">
              <w:rPr>
                <w:rStyle w:val="a8"/>
                <w:noProof/>
              </w:rPr>
              <w:t>2.19 Автоматизация процесса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59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4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40CACBA3" w14:textId="305AA204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0" w:history="1">
            <w:r w:rsidR="00B34273" w:rsidRPr="00767324">
              <w:rPr>
                <w:rStyle w:val="a8"/>
                <w:noProof/>
              </w:rPr>
              <w:t>Заключение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0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7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3EF315A4" w14:textId="2AB3A03C" w:rsidR="00B34273" w:rsidRDefault="00000000" w:rsidP="00BC13F4">
          <w:pPr>
            <w:pStyle w:val="12"/>
            <w:spacing w:after="0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787061" w:history="1">
            <w:r w:rsidR="00B34273" w:rsidRPr="00767324">
              <w:rPr>
                <w:rStyle w:val="a8"/>
                <w:noProof/>
              </w:rPr>
              <w:t>Список используемой литературы</w:t>
            </w:r>
            <w:r w:rsidR="00B34273">
              <w:rPr>
                <w:noProof/>
                <w:webHidden/>
              </w:rPr>
              <w:tab/>
            </w:r>
            <w:r w:rsidR="00B34273">
              <w:rPr>
                <w:noProof/>
                <w:webHidden/>
              </w:rPr>
              <w:fldChar w:fldCharType="begin"/>
            </w:r>
            <w:r w:rsidR="00B34273">
              <w:rPr>
                <w:noProof/>
                <w:webHidden/>
              </w:rPr>
              <w:instrText xml:space="preserve"> PAGEREF _Toc172787061 \h </w:instrText>
            </w:r>
            <w:r w:rsidR="00B34273">
              <w:rPr>
                <w:noProof/>
                <w:webHidden/>
              </w:rPr>
            </w:r>
            <w:r w:rsidR="00B34273">
              <w:rPr>
                <w:noProof/>
                <w:webHidden/>
              </w:rPr>
              <w:fldChar w:fldCharType="separate"/>
            </w:r>
            <w:r w:rsidR="00757CA8">
              <w:rPr>
                <w:noProof/>
                <w:webHidden/>
              </w:rPr>
              <w:t>5</w:t>
            </w:r>
            <w:r w:rsidR="00757CA8">
              <w:rPr>
                <w:noProof/>
                <w:webHidden/>
              </w:rPr>
              <w:t>8</w:t>
            </w:r>
            <w:r w:rsidR="00B34273">
              <w:rPr>
                <w:noProof/>
                <w:webHidden/>
              </w:rPr>
              <w:fldChar w:fldCharType="end"/>
            </w:r>
          </w:hyperlink>
        </w:p>
        <w:p w14:paraId="17E6884D" w14:textId="0E91FDDD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headerReference w:type="firs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1"/>
        <w:numPr>
          <w:ilvl w:val="0"/>
          <w:numId w:val="0"/>
        </w:numPr>
        <w:ind w:left="567"/>
      </w:pPr>
      <w:bookmarkStart w:id="2" w:name="_Toc172357316"/>
      <w:bookmarkStart w:id="3" w:name="_Toc172787023"/>
      <w:r>
        <w:lastRenderedPageBreak/>
        <w:t>Введение</w:t>
      </w:r>
      <w:bookmarkEnd w:id="2"/>
      <w:bookmarkEnd w:id="3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73198A58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F77E1C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663046" w:rsidRPr="00663046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8825DE4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663046">
        <w:instrText xml:space="preserve"> ADDIN ZOTERO_ITEM CSL_CITATION {"citationID":"HHtjLfMz","properties":{"formattedCitation":"[4]","plainCitation":"[4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663046" w:rsidRPr="00663046">
        <w:rPr>
          <w:rFonts w:cs="Times New Roman"/>
        </w:rPr>
        <w:t>[4]</w:t>
      </w:r>
      <w:r w:rsidR="00230110">
        <w:fldChar w:fldCharType="end"/>
      </w:r>
      <w:r>
        <w:t>.</w:t>
      </w:r>
    </w:p>
    <w:p w14:paraId="7AE28362" w14:textId="3AC9E4D6" w:rsidR="00271F2B" w:rsidRDefault="0002776C" w:rsidP="00186E41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186E41">
        <w:t>анализ предсказаний курсов валют с помощью модели машинного обучения на разный промежуток времени в зависимости от ключевых индикаторов на фондовом рынке</w:t>
      </w:r>
      <w:r w:rsidR="00271F2B">
        <w:t>.</w:t>
      </w:r>
    </w:p>
    <w:p w14:paraId="131A79FE" w14:textId="59DA889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378FF">
        <w:t>хорошо интерпретируемые данные,</w:t>
      </w:r>
      <w:r w:rsidR="00186E41">
        <w:t xml:space="preserve"> показывающие с какой погрешностью модель машинного обучения может предсказывать курс валют по ключевым индикаторам на фондовом рынке на разный промежуток времени, а также </w:t>
      </w:r>
      <w:r w:rsidR="00292739">
        <w:t>показать важность ключевых индикаторов для модели машинного обучения</w:t>
      </w:r>
      <w:r w:rsidR="00307A2C">
        <w:t>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69180E">
      <w:pPr>
        <w:pStyle w:val="aff4"/>
        <w:keepNext/>
        <w:keepLines/>
        <w:rPr>
          <w:b/>
        </w:rPr>
      </w:pPr>
      <w:r>
        <w:rPr>
          <w:b/>
        </w:rPr>
        <w:lastRenderedPageBreak/>
        <w:t>З</w:t>
      </w:r>
      <w:r w:rsidR="0052210D">
        <w:rPr>
          <w:b/>
        </w:rPr>
        <w:t>адачи:</w:t>
      </w:r>
    </w:p>
    <w:p w14:paraId="5A4DAFAF" w14:textId="07078C13" w:rsidR="0042484F" w:rsidRDefault="00A3254D" w:rsidP="0069180E">
      <w:pPr>
        <w:pStyle w:val="ad"/>
        <w:keepNext/>
        <w:keepLines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</w:t>
      </w:r>
      <w:r w:rsidR="006B5835">
        <w:t xml:space="preserve"> и тестирования</w:t>
      </w:r>
      <w:r w:rsidR="002114D8">
        <w:t xml:space="preserve"> модели</w:t>
      </w:r>
      <w:r w:rsidR="009E7080" w:rsidRPr="009E7080">
        <w:t>;</w:t>
      </w:r>
    </w:p>
    <w:p w14:paraId="59687069" w14:textId="49376801" w:rsidR="001C412E" w:rsidRDefault="00E31F89" w:rsidP="0069180E">
      <w:pPr>
        <w:pStyle w:val="ad"/>
        <w:keepNext/>
        <w:keepLines/>
        <w:numPr>
          <w:ilvl w:val="0"/>
          <w:numId w:val="35"/>
        </w:numPr>
      </w:pPr>
      <w:r>
        <w:t>Определить признаки (фичи) и ключев</w:t>
      </w:r>
      <w:r w:rsidR="00680167">
        <w:t>ые</w:t>
      </w:r>
      <w:r>
        <w:t xml:space="preserve"> параметр</w:t>
      </w:r>
      <w:r w:rsidR="00680167">
        <w:t>ы</w:t>
      </w:r>
      <w:r>
        <w:t xml:space="preserve"> (</w:t>
      </w:r>
      <w:proofErr w:type="spellStart"/>
      <w:r>
        <w:t>таргет</w:t>
      </w:r>
      <w:r w:rsidR="00A91166">
        <w:t>ы</w:t>
      </w:r>
      <w:proofErr w:type="spellEnd"/>
      <w:r>
        <w:t>)</w:t>
      </w:r>
      <w:r w:rsidR="009E7080" w:rsidRPr="009E7080">
        <w:t>;</w:t>
      </w:r>
    </w:p>
    <w:p w14:paraId="3EC295AF" w14:textId="134E2A37" w:rsidR="00F934A5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брать модель машинного обучения</w:t>
      </w:r>
      <w:r w:rsidR="009E7080" w:rsidRPr="009E7080">
        <w:rPr>
          <w:bCs/>
        </w:rPr>
        <w:t>;</w:t>
      </w:r>
    </w:p>
    <w:p w14:paraId="40319491" w14:textId="06B906F3" w:rsidR="00680167" w:rsidRDefault="00010283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Определить</w:t>
      </w:r>
      <w:r w:rsidR="00680167">
        <w:rPr>
          <w:bCs/>
        </w:rPr>
        <w:t xml:space="preserve"> </w:t>
      </w:r>
      <w:r>
        <w:rPr>
          <w:bCs/>
        </w:rPr>
        <w:t>уровень</w:t>
      </w:r>
      <w:r w:rsidR="00680167">
        <w:rPr>
          <w:bCs/>
        </w:rPr>
        <w:t xml:space="preserve"> ошибк</w:t>
      </w:r>
      <w:r>
        <w:rPr>
          <w:bCs/>
        </w:rPr>
        <w:t>и</w:t>
      </w:r>
      <w:r w:rsidR="00680167">
        <w:rPr>
          <w:bCs/>
        </w:rPr>
        <w:t xml:space="preserve"> предсказаний модели на временном ряду, для разных отрезков времени;</w:t>
      </w:r>
    </w:p>
    <w:p w14:paraId="1238B635" w14:textId="785BD979" w:rsidR="00680167" w:rsidRPr="009E7080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>Вывести графики качества предсказаний и важности признаков;</w:t>
      </w:r>
    </w:p>
    <w:p w14:paraId="45DE9FDE" w14:textId="0B961074" w:rsidR="00C21549" w:rsidRPr="00680167" w:rsidRDefault="00680167" w:rsidP="0069180E">
      <w:pPr>
        <w:pStyle w:val="ad"/>
        <w:keepNext/>
        <w:keepLines/>
        <w:numPr>
          <w:ilvl w:val="0"/>
          <w:numId w:val="35"/>
        </w:numPr>
        <w:rPr>
          <w:bCs/>
        </w:rPr>
      </w:pPr>
      <w:r>
        <w:rPr>
          <w:bCs/>
        </w:rPr>
        <w:t xml:space="preserve">Автоматизировать процесс </w:t>
      </w:r>
      <w:r w:rsidR="00AD7A19">
        <w:rPr>
          <w:bCs/>
        </w:rPr>
        <w:t>вычислений и</w:t>
      </w:r>
      <w:r w:rsidR="00010283">
        <w:rPr>
          <w:bCs/>
        </w:rPr>
        <w:t xml:space="preserve"> отрисовки графиков </w:t>
      </w:r>
      <w:r>
        <w:rPr>
          <w:bCs/>
        </w:rPr>
        <w:t xml:space="preserve">при добавлении новых фичей и </w:t>
      </w:r>
      <w:proofErr w:type="spellStart"/>
      <w:r>
        <w:rPr>
          <w:bCs/>
        </w:rPr>
        <w:t>таргетов</w:t>
      </w:r>
      <w:proofErr w:type="spellEnd"/>
      <w:r w:rsidR="00BF3424" w:rsidRPr="00680167">
        <w:rPr>
          <w:bCs/>
        </w:rPr>
        <w:t>.</w:t>
      </w:r>
    </w:p>
    <w:p w14:paraId="0008A831" w14:textId="3DD96E47" w:rsidR="0052210D" w:rsidRPr="00CA11FD" w:rsidRDefault="00942D56" w:rsidP="00043488">
      <w:pPr>
        <w:pStyle w:val="aff4"/>
        <w:rPr>
          <w:b/>
          <w:lang w:val="en-US"/>
        </w:rPr>
      </w:pPr>
      <w:r>
        <w:rPr>
          <w:b/>
        </w:rPr>
        <w:t>Инструменты</w:t>
      </w:r>
      <w:r w:rsidRPr="00CA11FD">
        <w:rPr>
          <w:b/>
          <w:lang w:val="en-US"/>
        </w:rPr>
        <w:t>:</w:t>
      </w:r>
    </w:p>
    <w:p w14:paraId="3DEBADFC" w14:textId="3BED3BE5" w:rsidR="00506205" w:rsidRPr="00836CA5" w:rsidRDefault="00CE7100" w:rsidP="00506205">
      <w:pPr>
        <w:rPr>
          <w:lang w:val="en-US"/>
        </w:rPr>
      </w:pPr>
      <w:proofErr w:type="spellStart"/>
      <w:r w:rsidRPr="00CE7100">
        <w:rPr>
          <w:lang w:val="en-US"/>
        </w:rPr>
        <w:t>JupyterLab</w:t>
      </w:r>
      <w:proofErr w:type="spellEnd"/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4E040D">
        <w:rPr>
          <w:lang w:val="en-US"/>
        </w:rPr>
        <w:instrText xml:space="preserve"> ADDIN ZOTERO_ITEM CSL_CITATION {"citationID":"4rk91fjP","properties":{"formattedCitation":"[5; 8]","plainCitation":"[5; 8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,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663046" w:rsidRPr="00663046">
        <w:rPr>
          <w:rFonts w:cs="Times New Roman"/>
          <w:lang w:val="en-US"/>
        </w:rPr>
        <w:t>[5; 8]</w:t>
      </w:r>
      <w:r w:rsidR="00E457FD">
        <w:rPr>
          <w:lang w:val="en-US"/>
        </w:rPr>
        <w:fldChar w:fldCharType="end"/>
      </w:r>
      <w:r w:rsidR="00F16D61" w:rsidRPr="00836CA5">
        <w:rPr>
          <w:lang w:val="en-US"/>
        </w:rPr>
        <w:t xml:space="preserve">, </w:t>
      </w:r>
      <w:r w:rsidR="00F16D61">
        <w:rPr>
          <w:lang w:val="en-US"/>
        </w:rPr>
        <w:t>Visual</w:t>
      </w:r>
      <w:r w:rsidR="00F16D61" w:rsidRPr="00836CA5">
        <w:rPr>
          <w:lang w:val="en-US"/>
        </w:rPr>
        <w:t xml:space="preserve"> </w:t>
      </w:r>
      <w:r w:rsidR="00F16D61">
        <w:rPr>
          <w:lang w:val="en-US"/>
        </w:rPr>
        <w:t>Code</w:t>
      </w:r>
      <w:r w:rsidR="00E457FD">
        <w:rPr>
          <w:lang w:val="en-US"/>
        </w:rPr>
        <w:t xml:space="preserve"> </w:t>
      </w:r>
      <w:r w:rsidR="00E457F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yi8r4wBW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 w:rsidR="00E457FD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4]</w:t>
      </w:r>
      <w:r w:rsidR="00E457FD">
        <w:rPr>
          <w:lang w:val="en-US"/>
        </w:rPr>
        <w:fldChar w:fldCharType="end"/>
      </w:r>
      <w:r w:rsidR="00B43465" w:rsidRPr="00836CA5">
        <w:rPr>
          <w:lang w:val="en-US"/>
        </w:rPr>
        <w:t xml:space="preserve">, </w:t>
      </w:r>
      <w:bookmarkStart w:id="4" w:name="_Hlk172715784"/>
      <w:r w:rsidR="00836CA5">
        <w:rPr>
          <w:lang w:val="en-US"/>
        </w:rPr>
        <w:t>Microsoft 365 Word</w:t>
      </w:r>
      <w:bookmarkEnd w:id="4"/>
      <w:r w:rsidR="00D259AF">
        <w:rPr>
          <w:lang w:val="en-US"/>
        </w:rPr>
        <w:t xml:space="preserve"> </w:t>
      </w:r>
      <w:r w:rsidR="00D259AF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Axe6oCur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D259AF">
        <w:rPr>
          <w:lang w:val="en-US"/>
        </w:rPr>
        <w:fldChar w:fldCharType="separate"/>
      </w:r>
      <w:r w:rsidR="007629A6" w:rsidRPr="007629A6">
        <w:rPr>
          <w:rFonts w:cs="Times New Roman"/>
          <w:lang w:val="en-US"/>
        </w:rPr>
        <w:t>[15]</w:t>
      </w:r>
      <w:r w:rsidR="00D259AF">
        <w:rPr>
          <w:lang w:val="en-US"/>
        </w:rPr>
        <w:fldChar w:fldCharType="end"/>
      </w:r>
      <w:r w:rsidR="00836CA5">
        <w:rPr>
          <w:lang w:val="en-US"/>
        </w:rPr>
        <w:t xml:space="preserve">, </w:t>
      </w:r>
      <w:r w:rsidR="00836CA5" w:rsidRPr="00836CA5">
        <w:rPr>
          <w:lang w:val="en-US"/>
        </w:rPr>
        <w:t>Zotero</w:t>
      </w:r>
      <w:r w:rsidR="0085251D">
        <w:rPr>
          <w:lang w:val="en-US"/>
        </w:rPr>
        <w:t xml:space="preserve"> </w:t>
      </w:r>
      <w:r w:rsidR="0085251D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QPFQiODc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 w:rsidR="0085251D"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 w:rsidR="0085251D">
        <w:rPr>
          <w:lang w:val="en-US"/>
        </w:rPr>
        <w:fldChar w:fldCharType="end"/>
      </w:r>
      <w:r w:rsidR="00836CA5">
        <w:rPr>
          <w:lang w:val="en-US"/>
        </w:rPr>
        <w:t>.</w:t>
      </w:r>
    </w:p>
    <w:p w14:paraId="5F1C4546" w14:textId="24666AA1" w:rsidR="00D96EA2" w:rsidRDefault="00BD6FAE" w:rsidP="00016123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77AE8D26" w14:textId="49E0CB7F" w:rsidR="00016123" w:rsidRDefault="00016123" w:rsidP="00016123">
      <w:pPr>
        <w:pStyle w:val="a"/>
      </w:pPr>
      <w:bookmarkStart w:id="5" w:name="_Toc172787024"/>
      <w:r>
        <w:lastRenderedPageBreak/>
        <w:t>Теоретическая часть</w:t>
      </w:r>
      <w:bookmarkEnd w:id="5"/>
    </w:p>
    <w:p w14:paraId="3F5B1730" w14:textId="1DB0E1E0" w:rsidR="00EA2C70" w:rsidRDefault="00EA2C70" w:rsidP="00AD04C3">
      <w:pPr>
        <w:pStyle w:val="a0"/>
      </w:pPr>
      <w:bookmarkStart w:id="6" w:name="_Toc172787025"/>
      <w:r>
        <w:t>Выбор инструментов</w:t>
      </w:r>
      <w:bookmarkEnd w:id="6"/>
    </w:p>
    <w:p w14:paraId="1F090EBF" w14:textId="1570C86A" w:rsidR="00EA2C70" w:rsidRPr="00CA11FD" w:rsidRDefault="00EA2C70" w:rsidP="00EA2C70">
      <w:r>
        <w:t>В качестве инструментов</w:t>
      </w:r>
      <w:r w:rsidR="00A778C6">
        <w:t xml:space="preserve"> для написания кода</w:t>
      </w:r>
      <w:r>
        <w:t xml:space="preserve"> будем использовать бесплатные программы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663046">
        <w:instrText xml:space="preserve"> ADDIN ZOTERO_ITEM CSL_CITATION {"citationID":"IjwsttM4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5]</w:t>
      </w:r>
      <w:r>
        <w:rPr>
          <w:lang w:val="en-US"/>
        </w:rPr>
        <w:fldChar w:fldCharType="end"/>
      </w:r>
      <w:r>
        <w:t xml:space="preserve"> который входит в состав программы </w:t>
      </w:r>
      <w:proofErr w:type="spellStart"/>
      <w:r w:rsidRPr="00B43465">
        <w:rPr>
          <w:rStyle w:val="bash0"/>
        </w:rPr>
        <w:t>Anaconda</w:t>
      </w:r>
      <w:proofErr w:type="spellEnd"/>
      <w:r w:rsidRPr="00EA2C70">
        <w:t xml:space="preserve"> </w:t>
      </w:r>
      <w:r>
        <w:rPr>
          <w:lang w:val="en-US"/>
        </w:rPr>
        <w:fldChar w:fldCharType="begin"/>
      </w:r>
      <w:r w:rsidR="004E040D">
        <w:instrText xml:space="preserve"> ADDIN ZOTERO_ITEM CSL_CITATION {"citationID":"WOJggxA1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663046" w:rsidRPr="00663046">
        <w:rPr>
          <w:rFonts w:cs="Times New Roman"/>
        </w:rPr>
        <w:t>[8]</w:t>
      </w:r>
      <w:r>
        <w:rPr>
          <w:lang w:val="en-US"/>
        </w:rPr>
        <w:fldChar w:fldCharType="end"/>
      </w:r>
      <w:r w:rsidRPr="00EA2C70">
        <w:t xml:space="preserve">. </w:t>
      </w:r>
      <w:proofErr w:type="spellStart"/>
      <w:r w:rsidRPr="00B43465">
        <w:rPr>
          <w:rStyle w:val="bash0"/>
        </w:rPr>
        <w:t>JupiterLab</w:t>
      </w:r>
      <w:proofErr w:type="spellEnd"/>
      <w:r w:rsidRPr="00EA2C70">
        <w:t xml:space="preserve"> </w:t>
      </w:r>
      <w:r>
        <w:t xml:space="preserve">это практически </w:t>
      </w:r>
      <w:r w:rsidR="00A778C6">
        <w:t>то же</w:t>
      </w:r>
      <w:r>
        <w:t xml:space="preserve"> самое</w:t>
      </w:r>
      <w:r w:rsidR="00D21E87">
        <w:t xml:space="preserve">, что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, только с расширенными возможностями. </w:t>
      </w:r>
      <w:proofErr w:type="spellStart"/>
      <w:proofErr w:type="gramStart"/>
      <w:r w:rsidR="00D21E87" w:rsidRPr="00B43465">
        <w:rPr>
          <w:rStyle w:val="bash0"/>
        </w:rPr>
        <w:t>JupiterLab</w:t>
      </w:r>
      <w:proofErr w:type="spellEnd"/>
      <w:proofErr w:type="gramEnd"/>
      <w:r w:rsidR="00D21E87">
        <w:t xml:space="preserve"> как и </w:t>
      </w:r>
      <w:proofErr w:type="spellStart"/>
      <w:r w:rsidR="00D21E87" w:rsidRPr="00B43465">
        <w:rPr>
          <w:rStyle w:val="bash0"/>
        </w:rPr>
        <w:t>Jupiter</w:t>
      </w:r>
      <w:proofErr w:type="spellEnd"/>
      <w:r w:rsidR="00D21E87" w:rsidRPr="00B43465">
        <w:rPr>
          <w:rStyle w:val="bash0"/>
        </w:rPr>
        <w:t xml:space="preserve"> </w:t>
      </w:r>
      <w:proofErr w:type="spellStart"/>
      <w:r w:rsidR="00D21E87" w:rsidRPr="00B43465">
        <w:rPr>
          <w:rStyle w:val="bash0"/>
        </w:rPr>
        <w:t>Notebook</w:t>
      </w:r>
      <w:proofErr w:type="spellEnd"/>
      <w:r w:rsidR="00D21E87">
        <w:t xml:space="preserve"> позволяют выполнять кажд</w:t>
      </w:r>
      <w:r w:rsidR="00EF204C">
        <w:t>ую</w:t>
      </w:r>
      <w:r w:rsidR="00D21E87">
        <w:t xml:space="preserve"> ячейк</w:t>
      </w:r>
      <w:r w:rsidR="00EF204C">
        <w:t>у</w:t>
      </w:r>
      <w:r w:rsidR="00D21E87">
        <w:t xml:space="preserve"> кода отдельно, при этом результат выполнения и все переменные сохраняются в ноутбуке. Это позволяет запускать ресурсоёмкие части кода один раз (например обучение модели), а дальше экспериментировать с результатами, без надобности запускать весь код с начала. Это очень удобно, по </w:t>
      </w:r>
      <w:r w:rsidR="00B43465">
        <w:t>сколько, например</w:t>
      </w:r>
      <w:r w:rsidR="00D21E87">
        <w:t xml:space="preserve"> процессы кросс</w:t>
      </w:r>
      <w:r w:rsidR="00B43465">
        <w:t>-валидации могут занимать более часа.</w:t>
      </w:r>
      <w:r w:rsidR="00D21E87">
        <w:t xml:space="preserve">  </w:t>
      </w:r>
    </w:p>
    <w:p w14:paraId="2BCAA31D" w14:textId="2E4E33CC" w:rsidR="00A778C6" w:rsidRDefault="00AF6D98" w:rsidP="00EA2C70">
      <w:r>
        <w:t xml:space="preserve">Для </w:t>
      </w:r>
      <w:r w:rsidR="00A778C6">
        <w:t xml:space="preserve">оформления текстового описания работы будем использовать программу </w:t>
      </w:r>
      <w:r w:rsidR="00A778C6" w:rsidRPr="00FD07FC">
        <w:rPr>
          <w:rStyle w:val="bash0"/>
          <w:lang w:val="en-US"/>
        </w:rPr>
        <w:t>Microsoft</w:t>
      </w:r>
      <w:r w:rsidR="00A778C6" w:rsidRPr="00FD07FC">
        <w:rPr>
          <w:rStyle w:val="bash0"/>
        </w:rPr>
        <w:t xml:space="preserve"> 365 </w:t>
      </w:r>
      <w:r w:rsidR="00A778C6" w:rsidRPr="00FD07FC">
        <w:rPr>
          <w:rStyle w:val="bash0"/>
          <w:lang w:val="en-US"/>
        </w:rPr>
        <w:t>Word</w:t>
      </w:r>
      <w:r w:rsidR="005655B2" w:rsidRPr="005655B2">
        <w:t xml:space="preserve"> </w:t>
      </w:r>
      <w:r w:rsidR="005655B2">
        <w:fldChar w:fldCharType="begin"/>
      </w:r>
      <w:r w:rsidR="007629A6">
        <w:instrText xml:space="preserve"> ADDIN ZOTERO_ITEM CSL_CITATION {"citationID":"jBBK3RSv","properties":{"formattedCitation":"[15]","plainCitation":"[15]","noteIndex":0},"citationItems":[{"id":27,"uris":["http://zotero.org/users/local/ccYgADcV/items/ULSIVE4Q"],"itemData":{"id":27,"type":"webpage","language":"en","title":"Word","URL":"https://www.microsoft.com/ru-ru/microsoft-365/word?market=ru","author":[{"family":"Microsoft","given":""}],"accessed":{"date-parts":[["2024",7,24]]}}}],"schema":"https://github.com/citation-style-language/schema/raw/master/csl-citation.json"} </w:instrText>
      </w:r>
      <w:r w:rsidR="005655B2">
        <w:fldChar w:fldCharType="separate"/>
      </w:r>
      <w:r w:rsidR="007629A6" w:rsidRPr="007629A6">
        <w:rPr>
          <w:rFonts w:cs="Times New Roman"/>
        </w:rPr>
        <w:t>[15]</w:t>
      </w:r>
      <w:r w:rsidR="005655B2">
        <w:fldChar w:fldCharType="end"/>
      </w:r>
      <w:r w:rsidR="00A778C6">
        <w:t>,</w:t>
      </w:r>
      <w:r w:rsidR="00EF204C">
        <w:t xml:space="preserve"> которая</w:t>
      </w:r>
      <w:r w:rsidR="00A778C6">
        <w:t xml:space="preserve"> позволяет применять широкие возможности для редактирования документов.</w:t>
      </w:r>
    </w:p>
    <w:p w14:paraId="68446627" w14:textId="264BD616" w:rsidR="009F40A8" w:rsidRPr="005E3B71" w:rsidRDefault="00421CBA" w:rsidP="00EA2C70">
      <w:r>
        <w:t xml:space="preserve">В бесплатной программе </w:t>
      </w:r>
      <w:r w:rsidRPr="00FD07FC">
        <w:rPr>
          <w:rStyle w:val="bash0"/>
        </w:rPr>
        <w:t>Visual Studio Code</w:t>
      </w:r>
      <w:r w:rsidRPr="00421CBA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xX0nXvHZ","properties":{"formattedCitation":"[14]","plainCitation":"[14]","noteIndex":0},"citationItems":[{"id":25,"uris":["http://zotero.org/users/local/ccYgADcV/items/QKK3EZK2"],"itemData":{"id":25,"type":"webpage","language":"en","title":"Visual Studio Code","URL":"https://code.visualstudio.com/","author":[{"family":"Microsoft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14]</w:t>
      </w:r>
      <w:r>
        <w:rPr>
          <w:lang w:val="en-US"/>
        </w:rPr>
        <w:fldChar w:fldCharType="end"/>
      </w:r>
      <w:r>
        <w:t xml:space="preserve">, можно просматривать ноутбук и копировать </w:t>
      </w:r>
      <w:r w:rsidR="009F40A8">
        <w:t xml:space="preserve">ячейки кода с сохранением полного форматирования, для последующего переноса этого текста в документ </w:t>
      </w:r>
      <w:r w:rsidR="009F40A8" w:rsidRPr="00FD07FC">
        <w:rPr>
          <w:rStyle w:val="bash0"/>
        </w:rPr>
        <w:t>Word</w:t>
      </w:r>
      <w:r w:rsidR="009F40A8" w:rsidRPr="009F40A8">
        <w:t>.</w:t>
      </w:r>
    </w:p>
    <w:p w14:paraId="2C5670E7" w14:textId="2D2A8E1D" w:rsidR="00AF6D98" w:rsidRPr="00616926" w:rsidRDefault="00616926" w:rsidP="00EA2C70">
      <w:r>
        <w:t xml:space="preserve">Бесплатная программа </w:t>
      </w:r>
      <w:r w:rsidRPr="00FD07FC">
        <w:rPr>
          <w:rStyle w:val="bash0"/>
          <w:lang w:val="en-US"/>
        </w:rPr>
        <w:t>Zotero</w:t>
      </w:r>
      <w:r w:rsidRPr="00616926">
        <w:t xml:space="preserve"> </w:t>
      </w:r>
      <w:r>
        <w:rPr>
          <w:lang w:val="en-US"/>
        </w:rPr>
        <w:fldChar w:fldCharType="begin"/>
      </w:r>
      <w:r w:rsidR="007629A6">
        <w:instrText xml:space="preserve"> ADDIN ZOTERO_ITEM CSL_CITATION {"citationID":"EOWodFT9","properties":{"formattedCitation":"[21; 2; 20]","plainCitation":"[21; 2; 20]","noteIndex":0},"citationItems":[{"id":22,"uris":["http://zotero.org/users/local/ccYgADcV/items/YULMHDK8"],"itemData":{"id":22,"type":"webpage","language":"en","URL":"https://www.zotero.org/","author":[{"family":"Zotero","given":""}],"accessed":{"date-parts":[["2024",7,24]]}}},{"id":23,"uris":["http://zotero.org/users/local/ccYgADcV/items/RFR8DE6P"],"itemData":{"id":23,"type":"webpage","language":"ru","title":"Zotero-style-for-Gost-R-7.0.100-2018","URL":"https://github.com/ArtemMareev/Zotero-style-for-Gost-R-7.0.100-2018?tab=readme-ov-file","author":[{"family":"Мареев","given":"Артем"}],"accessed":{"date-parts":[["2024",7,24]]}}},{"id":24,"uris":["http://zotero.org/users/local/ccYgADcV/items/IXRDGYUN"],"itemData":{"id":24,"type":"webpage","language":"en","title":"Оформление списка литературы по ГОСТ Р 7.0.100-2018 при помощи Зотеро","URL":"https://www.youtube.com/watch?v=oT0ZpKnhUtI","author":[{"family":"Space G","given":""}],"accessed":{"date-parts":[["2024",7,2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7629A6" w:rsidRPr="007629A6">
        <w:rPr>
          <w:rFonts w:cs="Times New Roman"/>
        </w:rPr>
        <w:t>[21; 2; 20]</w:t>
      </w:r>
      <w:r>
        <w:rPr>
          <w:lang w:val="en-US"/>
        </w:rPr>
        <w:fldChar w:fldCharType="end"/>
      </w:r>
      <w:r>
        <w:t>, поможет в оформлении библиографических ссылок.</w:t>
      </w:r>
    </w:p>
    <w:p w14:paraId="321A1382" w14:textId="0E6E7A6B" w:rsidR="00993DF8" w:rsidRDefault="002D1E3F" w:rsidP="00AD04C3">
      <w:pPr>
        <w:pStyle w:val="a0"/>
      </w:pPr>
      <w:bookmarkStart w:id="7" w:name="_Toc172787026"/>
      <w:r>
        <w:t xml:space="preserve">Поиск и загрузка </w:t>
      </w:r>
      <w:proofErr w:type="spellStart"/>
      <w:r>
        <w:t>датасетов</w:t>
      </w:r>
      <w:bookmarkEnd w:id="7"/>
      <w:proofErr w:type="spellEnd"/>
    </w:p>
    <w:p w14:paraId="184CC6BB" w14:textId="3BAA8B20" w:rsidR="009D1CC4" w:rsidRDefault="005E2E57" w:rsidP="005655B2">
      <w:proofErr w:type="spellStart"/>
      <w:r>
        <w:t>Датасеты</w:t>
      </w:r>
      <w:proofErr w:type="spellEnd"/>
      <w:r>
        <w:t xml:space="preserve"> должны содержать информацию о ключевых индексах </w:t>
      </w:r>
      <w:r w:rsidR="009D4163">
        <w:t>фондового рынка</w:t>
      </w:r>
      <w:r>
        <w:t xml:space="preserve"> (фичах), например цены на нефть, драг. металлы, индексы бирж и </w:t>
      </w:r>
      <w:proofErr w:type="gramStart"/>
      <w:r>
        <w:t>т.д.</w:t>
      </w:r>
      <w:proofErr w:type="gramEnd"/>
      <w:r>
        <w:t xml:space="preserve"> и обменных кусах различных валют (</w:t>
      </w:r>
      <w:proofErr w:type="spellStart"/>
      <w:r>
        <w:t>таргеты</w:t>
      </w:r>
      <w:proofErr w:type="spellEnd"/>
      <w:r>
        <w:t>)</w:t>
      </w:r>
      <w:r w:rsidR="009D1CC4">
        <w:t>. Эти данные должны быть привязаны ко времени торгов.</w:t>
      </w:r>
      <w:r w:rsidR="005655B2" w:rsidRPr="003B72C7">
        <w:t xml:space="preserve"> </w:t>
      </w:r>
      <w:r w:rsidR="009D1CC4">
        <w:t xml:space="preserve">Желательно, чтобы </w:t>
      </w:r>
      <w:proofErr w:type="spellStart"/>
      <w:r w:rsidR="009D1CC4">
        <w:t>датасеты</w:t>
      </w:r>
      <w:proofErr w:type="spellEnd"/>
      <w:r w:rsidR="009D1CC4">
        <w:t xml:space="preserve"> б</w:t>
      </w:r>
      <w:r w:rsidR="009A2CDD">
        <w:t>ы</w:t>
      </w:r>
      <w:r w:rsidR="009D1CC4">
        <w:t xml:space="preserve">ли бесплатными и читаемыми в </w:t>
      </w:r>
      <w:r w:rsidR="009D1CC4">
        <w:rPr>
          <w:lang w:val="en-US"/>
        </w:rPr>
        <w:t>Excel</w:t>
      </w:r>
      <w:r w:rsidR="009D1CC4" w:rsidRPr="009D1CC4">
        <w:t>.</w:t>
      </w:r>
    </w:p>
    <w:p w14:paraId="450599B2" w14:textId="76279DBF" w:rsidR="00992D7E" w:rsidRDefault="00992D7E" w:rsidP="00992D7E">
      <w:pPr>
        <w:pStyle w:val="a0"/>
      </w:pPr>
      <w:bookmarkStart w:id="8" w:name="_Toc172787027"/>
      <w:r>
        <w:t>Выбор модели машинного обучения</w:t>
      </w:r>
      <w:bookmarkEnd w:id="8"/>
    </w:p>
    <w:p w14:paraId="48D67D57" w14:textId="3803E65B" w:rsidR="00992D7E" w:rsidRDefault="00104FAC" w:rsidP="00992D7E">
      <w:r>
        <w:t>Выберем модель машинного обучения</w:t>
      </w:r>
      <w:r w:rsidRPr="00104FAC">
        <w:t xml:space="preserve"> </w:t>
      </w:r>
      <w:r>
        <w:t xml:space="preserve">на основе алгоритма случайного леса </w:t>
      </w:r>
      <w:proofErr w:type="spellStart"/>
      <w:r w:rsidRPr="00353FBC">
        <w:rPr>
          <w:rStyle w:val="bash0"/>
        </w:rPr>
        <w:t>RandomForestRegressor</w:t>
      </w:r>
      <w:proofErr w:type="spellEnd"/>
      <w:r>
        <w:t xml:space="preserve"> из библиотеки </w:t>
      </w:r>
      <w:proofErr w:type="spellStart"/>
      <w:r w:rsidRPr="00353FBC">
        <w:rPr>
          <w:rStyle w:val="bash0"/>
        </w:rPr>
        <w:t>Scikit-Learn</w:t>
      </w:r>
      <w:proofErr w:type="spellEnd"/>
      <w:r w:rsidR="00AF0338" w:rsidRPr="00AF0338">
        <w:t xml:space="preserve"> </w:t>
      </w:r>
      <w:r w:rsidR="00AF0338">
        <w:fldChar w:fldCharType="begin"/>
      </w:r>
      <w:r w:rsidR="007629A6">
        <w:instrText xml:space="preserve"> ADDIN ZOTERO_ITEM CSL_CITATION {"citationID":"OY8wzlaO","properties":{"formattedCitation":"[18]","plainCitation":"[18]","noteIndex":0},"citationItems":[{"id":26,"uris":["http://zotero.org/users/local/ccYgADcV/items/45LP3IST"],"itemData":{"id":26,"type":"webpage","language":"en","title":"RandomForestRegressor","URL":"https://scikit-learn.org/stable/modules/generated/sklearn.ensemble.RandomForestRegressor.html","author":[{"family":"Scikit-Learn","given":""}],"accessed":{"date-parts":[["2024",7,24]]}}}],"schema":"https://github.com/citation-style-language/schema/raw/master/csl-citation.json"} </w:instrText>
      </w:r>
      <w:r w:rsidR="00AF0338">
        <w:fldChar w:fldCharType="separate"/>
      </w:r>
      <w:r w:rsidR="007629A6" w:rsidRPr="007629A6">
        <w:rPr>
          <w:rFonts w:cs="Times New Roman"/>
        </w:rPr>
        <w:t>[18]</w:t>
      </w:r>
      <w:r w:rsidR="00AF0338">
        <w:fldChar w:fldCharType="end"/>
      </w:r>
      <w:r w:rsidR="00D22C0F" w:rsidRPr="00D22C0F">
        <w:t xml:space="preserve">. </w:t>
      </w:r>
      <w:r w:rsidR="00D22C0F">
        <w:t xml:space="preserve">Это </w:t>
      </w:r>
      <w:r w:rsidR="00353FBC">
        <w:t>регрессионная модель,</w:t>
      </w:r>
      <w:r w:rsidR="00D22C0F">
        <w:t xml:space="preserve"> которая может предсказывать числа и есть возможность визуализировать важность признаков для этой модели.</w:t>
      </w:r>
    </w:p>
    <w:p w14:paraId="772017D9" w14:textId="358E249E" w:rsidR="00D22C0F" w:rsidRDefault="00D22C0F" w:rsidP="00F73F1F">
      <w:pPr>
        <w:pStyle w:val="a0"/>
      </w:pPr>
      <w:bookmarkStart w:id="9" w:name="_Toc172787028"/>
      <w:bookmarkStart w:id="10" w:name="_Ref172799735"/>
      <w:r>
        <w:lastRenderedPageBreak/>
        <w:t>Оценка качества предсказаний модели</w:t>
      </w:r>
      <w:bookmarkEnd w:id="9"/>
      <w:bookmarkEnd w:id="10"/>
    </w:p>
    <w:p w14:paraId="65F3072F" w14:textId="2209937C" w:rsidR="00D22C0F" w:rsidRPr="00CA11FD" w:rsidRDefault="003B72C7" w:rsidP="00F73F1F">
      <w:pPr>
        <w:keepNext/>
      </w:pPr>
      <w:r>
        <w:t>Качество модели будем оценивать по следующей метрике:</w:t>
      </w:r>
    </w:p>
    <w:p w14:paraId="35F31650" w14:textId="04104AAB" w:rsidR="001A6786" w:rsidRPr="00CA11FD" w:rsidRDefault="001A6786" w:rsidP="00F73F1F">
      <w:pPr>
        <w:pStyle w:val="a9"/>
        <w:keepNext/>
        <w:jc w:val="right"/>
        <w:rPr>
          <w:rFonts w:eastAsiaTheme="minorEastAsia"/>
        </w:rPr>
      </w:pPr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CA11FD">
        <w:rPr>
          <w:rFonts w:eastAsiaTheme="minorEastAsia"/>
        </w:rPr>
        <w:t xml:space="preserve">                          </w:t>
      </w:r>
      <w:r w:rsidR="004E6589" w:rsidRPr="00CA11FD">
        <w:rPr>
          <w:rFonts w:eastAsiaTheme="minorEastAsia"/>
        </w:rPr>
        <w:t xml:space="preserve">     </w:t>
      </w:r>
      <w:r w:rsidRPr="00CA11FD">
        <w:rPr>
          <w:rFonts w:eastAsiaTheme="minorEastAsia"/>
        </w:rPr>
        <w:t xml:space="preserve">                      </w:t>
      </w:r>
      <w:r w:rsidRPr="00CA11FD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SEQ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Уравнение \* </m:t>
        </m:r>
        <m:r>
          <m:rPr>
            <m:sty m:val="p"/>
          </m:rPr>
          <w:rPr>
            <w:rFonts w:ascii="Cambria Math" w:hAnsi="Cambria Math"/>
            <w:szCs w:val="22"/>
            <w:lang w:val="en-US"/>
          </w:rPr>
          <m:t>ARABIC</m:t>
        </m:r>
        <m:r>
          <m:rPr>
            <m:sty m:val="p"/>
          </m:rPr>
          <w:rPr>
            <w:rFonts w:ascii="Cambria Math" w:hAnsi="Cambria Math"/>
            <w:szCs w:val="22"/>
          </w:rPr>
          <m:t xml:space="preserve">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1</m:t>
        </m:r>
      </m:oMath>
      <w:r>
        <w:rPr>
          <w:rFonts w:eastAsiaTheme="minorEastAsia"/>
          <w:szCs w:val="22"/>
        </w:rPr>
        <w:fldChar w:fldCharType="end"/>
      </w:r>
      <w:r w:rsidRPr="00CA11FD">
        <w:rPr>
          <w:rFonts w:eastAsiaTheme="minorEastAsia"/>
          <w:szCs w:val="22"/>
        </w:rPr>
        <w:t>)</w:t>
      </w:r>
    </w:p>
    <w:p w14:paraId="49ABD08E" w14:textId="3DBD2E2A" w:rsidR="001A6786" w:rsidRPr="00CA11FD" w:rsidRDefault="001A6786" w:rsidP="00F73F1F">
      <w:pPr>
        <w:keepNext/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– среднее значение курса валют за определённый отрезок времени (неделя, месяц, квартал, год);</w:t>
      </w:r>
    </w:p>
    <w:p w14:paraId="5F6CBB17" w14:textId="77777777" w:rsidR="001A6786" w:rsidRDefault="001A6786" w:rsidP="00F73F1F">
      <w:pPr>
        <w:keepNext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69524396" w14:textId="77777777" w:rsidR="001A6786" w:rsidRPr="008A3AAD" w:rsidRDefault="001A6786" w:rsidP="00F73F1F">
      <w:pPr>
        <w:keepNext/>
      </w:pPr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75CB5FF1" w14:textId="35C19368" w:rsidR="005E3B71" w:rsidRDefault="00FB6FFD" w:rsidP="00D22C0F">
      <w:r>
        <w:t>Будем проверять эффективность работы модели на тестовых данных, то есть на тех данных которая модель не видела. Так как последовательность данных для нас важна, будем делать кросс-валидацию на временном ряду</w:t>
      </w:r>
      <w:r w:rsidR="005E3B71" w:rsidRPr="005E3B71">
        <w:t xml:space="preserve"> </w:t>
      </w:r>
      <w:r w:rsidR="005E3B71">
        <w:fldChar w:fldCharType="begin"/>
      </w:r>
      <w:r w:rsidR="00663046">
        <w:instrText xml:space="preserve"> ADDIN ZOTERO_ITEM CSL_CITATION {"citationID":"p8MEGkBV","properties":{"formattedCitation":"[7]","plainCitation":"[7]","noteIndex":0},"citationItems":[{"id":28,"uris":["http://zotero.org/users/local/ccYgADcV/items/EHA4MZBQ"],"itemData":{"id":28,"type":"webpage","language":"en","title":"Cross-Validation на временном ряду","URL":"https://otus.ru/nest/post/483/","author":[{"family":"ALEKSANDR","given":""}],"accessed":{"date-parts":[["2024",7,24]]}}}],"schema":"https://github.com/citation-style-language/schema/raw/master/csl-citation.json"} </w:instrText>
      </w:r>
      <w:r w:rsidR="005E3B71">
        <w:fldChar w:fldCharType="separate"/>
      </w:r>
      <w:r w:rsidR="00663046" w:rsidRPr="00663046">
        <w:rPr>
          <w:rFonts w:cs="Times New Roman"/>
        </w:rPr>
        <w:t>[7]</w:t>
      </w:r>
      <w:r w:rsidR="005E3B71">
        <w:fldChar w:fldCharType="end"/>
      </w:r>
      <w:r w:rsidR="005E3B71" w:rsidRPr="005E3B71">
        <w:t xml:space="preserve">. </w:t>
      </w:r>
      <w:r w:rsidR="005E3B71">
        <w:t xml:space="preserve">Ниже, </w:t>
      </w:r>
      <w:r w:rsidR="005E3B71">
        <w:fldChar w:fldCharType="begin"/>
      </w:r>
      <w:r w:rsidR="005E3B71">
        <w:instrText xml:space="preserve"> REF  _Ref172742109 \* Lower \h  \* MERGEFORMAT </w:instrText>
      </w:r>
      <w:r w:rsidR="005E3B71">
        <w:fldChar w:fldCharType="separate"/>
      </w:r>
      <w:r w:rsidR="00001B06">
        <w:t xml:space="preserve">рисунок </w:t>
      </w:r>
      <w:r w:rsidR="00001B06">
        <w:rPr>
          <w:noProof/>
        </w:rPr>
        <w:t>1</w:t>
      </w:r>
      <w:r w:rsidR="005E3B71">
        <w:fldChar w:fldCharType="end"/>
      </w:r>
      <w:r w:rsidR="005E3B71">
        <w:t>, показывает принцип кросс-валидации на временном ряду.</w:t>
      </w:r>
    </w:p>
    <w:p w14:paraId="35F4030A" w14:textId="77777777" w:rsidR="005E3B71" w:rsidRDefault="005E3B71" w:rsidP="005E3B71">
      <w:pPr>
        <w:pStyle w:val="ab"/>
      </w:pPr>
      <w:r>
        <w:drawing>
          <wp:inline distT="0" distB="0" distL="0" distR="0" wp14:anchorId="06184823" wp14:editId="7091D842">
            <wp:extent cx="6010275" cy="2819400"/>
            <wp:effectExtent l="0" t="0" r="9525" b="0"/>
            <wp:docPr id="57118964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189643" name="Рисунок 57118964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0275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567C7" w14:textId="0D39C2AF" w:rsidR="005E3B71" w:rsidRDefault="005E3B71" w:rsidP="005E3B71">
      <w:pPr>
        <w:pStyle w:val="a9"/>
      </w:pPr>
      <w:bookmarkStart w:id="11" w:name="_Ref17274210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</w:t>
      </w:r>
      <w:r>
        <w:fldChar w:fldCharType="end"/>
      </w:r>
      <w:bookmarkEnd w:id="11"/>
      <w:r w:rsidRPr="005E3B71">
        <w:t xml:space="preserve">. </w:t>
      </w:r>
      <w:r>
        <w:t>Принцип кросс-валидации на временном ряду</w:t>
      </w:r>
    </w:p>
    <w:p w14:paraId="63405468" w14:textId="234FB6DA" w:rsidR="001A6786" w:rsidRPr="00CA11FD" w:rsidRDefault="008D52D9" w:rsidP="008D52D9">
      <w:r>
        <w:t xml:space="preserve">То есть берётся набор данных </w:t>
      </w:r>
      <w:r w:rsidRPr="008D52D9">
        <w:rPr>
          <w:rStyle w:val="bash0"/>
        </w:rPr>
        <w:t>Data</w:t>
      </w:r>
      <w:r w:rsidRPr="008D52D9">
        <w:t xml:space="preserve"> </w:t>
      </w:r>
      <w:r>
        <w:t xml:space="preserve">и разбивается 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и </w:t>
      </w:r>
      <w:r w:rsidRPr="008D52D9">
        <w:rPr>
          <w:rStyle w:val="bash0"/>
        </w:rPr>
        <w:t>Test</w:t>
      </w:r>
      <w:r w:rsidRPr="008D52D9">
        <w:t xml:space="preserve">, </w:t>
      </w:r>
      <w:r>
        <w:t xml:space="preserve">на </w:t>
      </w:r>
      <w:proofErr w:type="spellStart"/>
      <w:r w:rsidRPr="008D52D9">
        <w:rPr>
          <w:rStyle w:val="bash0"/>
        </w:rPr>
        <w:t>Train</w:t>
      </w:r>
      <w:proofErr w:type="spellEnd"/>
      <w:r w:rsidRPr="008D52D9">
        <w:t xml:space="preserve"> </w:t>
      </w:r>
      <w:r>
        <w:t xml:space="preserve">модель тренируется, а на </w:t>
      </w:r>
      <w:r w:rsidRPr="008D52D9">
        <w:rPr>
          <w:rStyle w:val="bash0"/>
        </w:rPr>
        <w:t>Test</w:t>
      </w:r>
      <w:r w:rsidRPr="008D52D9">
        <w:t xml:space="preserve"> </w:t>
      </w:r>
      <w:r>
        <w:t>проверяет свою эффективность предсказания.</w:t>
      </w:r>
      <w:r>
        <w:tab/>
      </w:r>
      <w:r w:rsidR="00846B28">
        <w:t>Внутри</w:t>
      </w:r>
      <w:r w:rsidR="001074F8" w:rsidRPr="001074F8">
        <w:t xml:space="preserve"> </w:t>
      </w:r>
      <w:proofErr w:type="spellStart"/>
      <w:r w:rsidR="001074F8" w:rsidRPr="001074F8">
        <w:rPr>
          <w:rStyle w:val="bash0"/>
        </w:rPr>
        <w:t>Scikit-Learn</w:t>
      </w:r>
      <w:proofErr w:type="spellEnd"/>
      <w:r w:rsidR="00846B28">
        <w:t xml:space="preserve"> есть готовая функция </w:t>
      </w:r>
      <w:proofErr w:type="spellStart"/>
      <w:r w:rsidR="00846B28" w:rsidRPr="00F73F1F">
        <w:rPr>
          <w:rStyle w:val="bash0"/>
        </w:rPr>
        <w:t>TimeSeriesSplit</w:t>
      </w:r>
      <w:proofErr w:type="spellEnd"/>
      <w:r w:rsidR="00846B28">
        <w:t xml:space="preserve"> </w:t>
      </w:r>
      <w:r w:rsidR="001074F8">
        <w:fldChar w:fldCharType="begin"/>
      </w:r>
      <w:r w:rsidR="007629A6">
        <w:instrText xml:space="preserve"> ADDIN ZOTERO_ITEM CSL_CITATION {"citationID":"q2kkzNct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1074F8">
        <w:fldChar w:fldCharType="separate"/>
      </w:r>
      <w:r w:rsidR="007629A6" w:rsidRPr="007629A6">
        <w:rPr>
          <w:rFonts w:cs="Times New Roman"/>
        </w:rPr>
        <w:t>[19]</w:t>
      </w:r>
      <w:r w:rsidR="001074F8">
        <w:fldChar w:fldCharType="end"/>
      </w:r>
      <w:r w:rsidR="001074F8">
        <w:t xml:space="preserve"> </w:t>
      </w:r>
      <w:r w:rsidR="00846B28">
        <w:t xml:space="preserve">которая разбивает выборку на </w:t>
      </w:r>
      <w:proofErr w:type="spellStart"/>
      <w:r w:rsidR="00846B28" w:rsidRPr="00F73F1F">
        <w:rPr>
          <w:rStyle w:val="bash0"/>
        </w:rPr>
        <w:t>train</w:t>
      </w:r>
      <w:proofErr w:type="spellEnd"/>
      <w:r w:rsidR="00846B28" w:rsidRPr="00846B28">
        <w:t xml:space="preserve"> </w:t>
      </w:r>
      <w:r w:rsidR="00846B28">
        <w:t xml:space="preserve">и </w:t>
      </w:r>
      <w:proofErr w:type="spellStart"/>
      <w:r w:rsidR="00846B28" w:rsidRPr="00F73F1F">
        <w:rPr>
          <w:rStyle w:val="bash0"/>
        </w:rPr>
        <w:t>test</w:t>
      </w:r>
      <w:proofErr w:type="spellEnd"/>
      <w:r w:rsidR="00846B28">
        <w:t xml:space="preserve">, но нам она не подойдёт, поскольку она будет разбивать выборку с фиксированным количеством элементов, а нам нужно ориентироваться на </w:t>
      </w:r>
      <w:r w:rsidR="00F73F1F">
        <w:t>даты,</w:t>
      </w:r>
      <w:r w:rsidR="00846B28">
        <w:t xml:space="preserve"> а не на количество элементов. </w:t>
      </w:r>
      <w:r w:rsidR="00F73F1F">
        <w:t>Разбивка будет осуществляться по годам, кварталам, месяцам, неделям. Для этого потребуется написать собственную функцию кросс-валидации.</w:t>
      </w:r>
    </w:p>
    <w:p w14:paraId="6B23FA7B" w14:textId="75D1A0A9" w:rsidR="00B95A6A" w:rsidRPr="009D1CC4" w:rsidRDefault="009D1CC4" w:rsidP="009D1CC4">
      <w:pPr>
        <w:pStyle w:val="a0"/>
      </w:pPr>
      <w:bookmarkStart w:id="12" w:name="_Toc172787029"/>
      <w:r>
        <w:lastRenderedPageBreak/>
        <w:t>Концепция ноутбука</w:t>
      </w:r>
      <w:bookmarkEnd w:id="12"/>
    </w:p>
    <w:p w14:paraId="0A01A5B4" w14:textId="75821035" w:rsidR="00993DF8" w:rsidRDefault="009D1CC4" w:rsidP="00781AAC">
      <w:r>
        <w:t>Чтобы избавиться от ручного монотонного труда</w:t>
      </w:r>
      <w:r w:rsidR="00B8175E">
        <w:t xml:space="preserve"> при загрузке, обработке </w:t>
      </w:r>
      <w:proofErr w:type="spellStart"/>
      <w:r w:rsidR="00B8175E">
        <w:t>датасетов</w:t>
      </w:r>
      <w:proofErr w:type="spellEnd"/>
      <w:r w:rsidR="00B8175E">
        <w:t>, отрисовке графиков, нужно продумать программу так, чтобы максимально автоматизировать весь процесс.</w:t>
      </w:r>
    </w:p>
    <w:p w14:paraId="6EAE6FA1" w14:textId="77777777" w:rsidR="00B8175E" w:rsidRDefault="00B8175E" w:rsidP="00781AAC">
      <w:r>
        <w:t xml:space="preserve">Например, </w:t>
      </w:r>
      <w:proofErr w:type="spellStart"/>
      <w:r>
        <w:t>датасеты</w:t>
      </w:r>
      <w:proofErr w:type="spellEnd"/>
      <w:r>
        <w:t xml:space="preserve"> должны автоматически загружаться с какой ни будь директории, в соответствии с правилами загрузки. </w:t>
      </w:r>
    </w:p>
    <w:p w14:paraId="4454EF5C" w14:textId="2E01633C" w:rsidR="00B8175E" w:rsidRDefault="00B8175E" w:rsidP="00B8175E">
      <w:r>
        <w:t xml:space="preserve">Распределение на фичи и </w:t>
      </w:r>
      <w:proofErr w:type="spellStart"/>
      <w:r>
        <w:t>таргеты</w:t>
      </w:r>
      <w:proofErr w:type="spellEnd"/>
      <w:r>
        <w:t xml:space="preserve"> также должно происходить в </w:t>
      </w:r>
      <w:r w:rsidR="006E106C">
        <w:t xml:space="preserve">автоматическом режиме. </w:t>
      </w:r>
      <w:r w:rsidR="007A7FD0">
        <w:t>Например</w:t>
      </w:r>
      <w:r w:rsidR="006E106C">
        <w:t xml:space="preserve"> </w:t>
      </w:r>
      <w:r w:rsidR="00353FBC">
        <w:t>файлы,</w:t>
      </w:r>
      <w:r w:rsidR="006E106C">
        <w:t xml:space="preserve"> содержащие символ </w:t>
      </w:r>
      <w:r w:rsidR="006E106C" w:rsidRPr="006E106C">
        <w:rPr>
          <w:rStyle w:val="bash0"/>
        </w:rPr>
        <w:t>‘_’</w:t>
      </w:r>
      <w:r>
        <w:t xml:space="preserve"> </w:t>
      </w:r>
      <w:r w:rsidR="006E106C">
        <w:t xml:space="preserve">автоматически будут инициализированы как </w:t>
      </w:r>
      <w:proofErr w:type="spellStart"/>
      <w:r w:rsidR="006E106C">
        <w:t>таргет</w:t>
      </w:r>
      <w:proofErr w:type="spellEnd"/>
      <w:r w:rsidR="006E106C">
        <w:t>, все остальные как фичи.</w:t>
      </w:r>
    </w:p>
    <w:p w14:paraId="4656EFFA" w14:textId="04D59A7E" w:rsidR="00483AA0" w:rsidRDefault="006E106C" w:rsidP="00B8175E">
      <w:r>
        <w:t>На всех графиках должны в автоматическом режиме добавляться</w:t>
      </w:r>
      <w:r w:rsidR="00592091">
        <w:t>/удалятся</w:t>
      </w:r>
      <w:r>
        <w:t xml:space="preserve"> фичи и </w:t>
      </w:r>
      <w:proofErr w:type="spellStart"/>
      <w:r>
        <w:t>таргеты</w:t>
      </w:r>
      <w:proofErr w:type="spellEnd"/>
      <w:r>
        <w:t xml:space="preserve">. Если есть русская расшифровка </w:t>
      </w:r>
      <w:proofErr w:type="spellStart"/>
      <w:r>
        <w:t>таргета</w:t>
      </w:r>
      <w:proofErr w:type="spellEnd"/>
      <w:r w:rsidR="00592091">
        <w:t>/фич</w:t>
      </w:r>
      <w:r>
        <w:t>, она также должна в автоматическом режиме вставляться в график.</w:t>
      </w:r>
      <w:r w:rsidR="00483AA0">
        <w:t xml:space="preserve"> Возможна некая корректировка размера полотна графика в коде программы для улучшения вида графиков.</w:t>
      </w:r>
    </w:p>
    <w:p w14:paraId="2D09F878" w14:textId="791376ED" w:rsidR="006E106C" w:rsidRPr="006E106C" w:rsidRDefault="00483AA0" w:rsidP="00B8175E">
      <w:r>
        <w:t xml:space="preserve">Процесс добавления/удаления фич и </w:t>
      </w:r>
      <w:proofErr w:type="spellStart"/>
      <w:r>
        <w:t>таргетов</w:t>
      </w:r>
      <w:proofErr w:type="spellEnd"/>
      <w:r>
        <w:t xml:space="preserve"> должен сводиться к добавлению или удалению </w:t>
      </w:r>
      <w:proofErr w:type="spellStart"/>
      <w:r>
        <w:t>датасета</w:t>
      </w:r>
      <w:proofErr w:type="spellEnd"/>
      <w:r>
        <w:t xml:space="preserve"> в директорию откуда производиться чтение, без вмешательства в код программы.</w:t>
      </w:r>
      <w:r w:rsidR="006E106C">
        <w:t xml:space="preserve"> </w:t>
      </w:r>
    </w:p>
    <w:p w14:paraId="08F5C672" w14:textId="4816D851" w:rsidR="00993DF8" w:rsidRDefault="00592091" w:rsidP="00781AAC">
      <w:r>
        <w:t xml:space="preserve">Кросс-валидация временного ряда должна выполняться с привязкой к </w:t>
      </w:r>
      <w:r w:rsidR="00353FBC">
        <w:t xml:space="preserve">датам с </w:t>
      </w:r>
      <w:r>
        <w:t>определённой длин</w:t>
      </w:r>
      <w:r w:rsidR="00353FBC">
        <w:t>ой</w:t>
      </w:r>
      <w:r>
        <w:t xml:space="preserve"> периода (год, квартал, месяц, неделя)</w:t>
      </w:r>
      <w:r w:rsidR="00757CA8">
        <w:t>.</w:t>
      </w:r>
    </w:p>
    <w:p w14:paraId="7B57FAD0" w14:textId="51E1E169" w:rsidR="00704B8E" w:rsidRDefault="00016100" w:rsidP="003901BB">
      <w:pPr>
        <w:pStyle w:val="a"/>
      </w:pPr>
      <w:bookmarkStart w:id="13" w:name="_Toc172357318"/>
      <w:bookmarkStart w:id="14" w:name="_Toc172787030"/>
      <w:r>
        <w:lastRenderedPageBreak/>
        <w:t>Практическая часть</w:t>
      </w:r>
      <w:bookmarkEnd w:id="13"/>
      <w:bookmarkEnd w:id="14"/>
    </w:p>
    <w:p w14:paraId="75B389B2" w14:textId="3460F878" w:rsidR="00355C89" w:rsidRDefault="00454F28" w:rsidP="00D96EA2">
      <w:pPr>
        <w:pStyle w:val="a0"/>
      </w:pPr>
      <w:bookmarkStart w:id="15" w:name="_Ref172364608"/>
      <w:bookmarkStart w:id="16" w:name="_Ref172364626"/>
      <w:bookmarkStart w:id="17" w:name="_Ref172364637"/>
      <w:bookmarkStart w:id="18" w:name="_Ref172364700"/>
      <w:bookmarkStart w:id="19" w:name="_Toc172787031"/>
      <w:r>
        <w:t>Среда разработки</w:t>
      </w:r>
      <w:bookmarkEnd w:id="15"/>
      <w:bookmarkEnd w:id="16"/>
      <w:bookmarkEnd w:id="17"/>
      <w:bookmarkEnd w:id="18"/>
      <w:bookmarkEnd w:id="19"/>
    </w:p>
    <w:p w14:paraId="09F42B59" w14:textId="2DF04362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0" w:name="_Hlk172312082"/>
      <w:proofErr w:type="spellStart"/>
      <w:r w:rsidRPr="003A65DB">
        <w:rPr>
          <w:rStyle w:val="bash0"/>
          <w:lang w:val="en-US"/>
        </w:rPr>
        <w:t>JupyterLab</w:t>
      </w:r>
      <w:bookmarkEnd w:id="20"/>
      <w:proofErr w:type="spellEnd"/>
      <w:r w:rsidRPr="009E38AF">
        <w:t xml:space="preserve"> </w:t>
      </w:r>
      <w:r>
        <w:fldChar w:fldCharType="begin"/>
      </w:r>
      <w:r w:rsidR="00663046">
        <w:instrText xml:space="preserve"> ADDIN ZOTERO_ITEM CSL_CITATION {"citationID":"k8LGlArH","properties":{"formattedCitation":"[5]","plainCitation":"[5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="00663046" w:rsidRPr="00663046">
        <w:rPr>
          <w:rFonts w:cs="Times New Roman"/>
        </w:rPr>
        <w:t>[5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7629A6">
        <w:instrText xml:space="preserve"> ADDIN ZOTERO_ITEM CSL_CITATION {"citationID":"HyXeltgc","properties":{"formattedCitation":"[13]","plainCitation":"[13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7629A6" w:rsidRPr="007629A6">
        <w:rPr>
          <w:rFonts w:cs="Times New Roman"/>
        </w:rPr>
        <w:t>[13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7DF55BC5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4E040D">
        <w:instrText xml:space="preserve"> ADDIN ZOTERO_ITEM CSL_CITATION {"citationID":"SQsJvBYm","properties":{"formattedCitation":"[8]","plainCitation":"[8]","noteIndex":0},"citationItems":[{"id":12,"uris":["http://zotero.org/users/local/ccYgADcV/items/R5FQ4K3U"],"itemData":{"id":12,"type":"webpage","language":"en","URL":"https://www.anaconda.com/","author":[{"family":"Anaconda","given":""}],"accessed":{"date-parts":[["2024",7,19]]}}}],"schema":"https://github.com/citation-style-language/schema/raw/master/csl-citation.json"} </w:instrText>
      </w:r>
      <w:r w:rsidR="00296411">
        <w:fldChar w:fldCharType="separate"/>
      </w:r>
      <w:r w:rsidR="00663046" w:rsidRPr="00663046">
        <w:rPr>
          <w:rFonts w:cs="Times New Roman"/>
        </w:rPr>
        <w:t>[8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8"/>
          </w:rPr>
          <w:t>https://www.anaconda.com/</w:t>
        </w:r>
      </w:hyperlink>
      <w:r w:rsidR="00296411">
        <w:t xml:space="preserve">. </w:t>
      </w:r>
    </w:p>
    <w:p w14:paraId="4DBFBFB6" w14:textId="53577D48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</w:t>
      </w:r>
      <w:r w:rsidR="00F16D61">
        <w:t xml:space="preserve">установленных и </w:t>
      </w:r>
      <w:r w:rsidR="006E4089">
        <w:t xml:space="preserve">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001B06">
        <w:t xml:space="preserve">рисунок </w:t>
      </w:r>
      <w:r w:rsidR="00001B06">
        <w:rPr>
          <w:rStyle w:val="aff9"/>
        </w:rPr>
        <w:t>2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F251DA">
      <w:pPr>
        <w:pStyle w:val="ab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5BD002FB" w:rsidR="00B45252" w:rsidRDefault="00541E58" w:rsidP="00F251DA">
      <w:pPr>
        <w:pStyle w:val="aff8"/>
      </w:pPr>
      <w:bookmarkStart w:id="21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="00146DA9">
        <w:rPr>
          <w:rStyle w:val="aff9"/>
          <w:noProof/>
        </w:rPr>
        <w:t>2</w:t>
      </w:r>
      <w:r w:rsidRPr="00541E58">
        <w:rPr>
          <w:rStyle w:val="aff9"/>
        </w:rPr>
        <w:fldChar w:fldCharType="end"/>
      </w:r>
      <w:bookmarkEnd w:id="21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F16D61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22" w:name="_Hlk172312231"/>
      <w:proofErr w:type="spellStart"/>
      <w:r w:rsidRPr="00404BD3">
        <w:rPr>
          <w:rStyle w:val="bash0"/>
        </w:rPr>
        <w:t>JupyterLab</w:t>
      </w:r>
      <w:bookmarkEnd w:id="22"/>
      <w:proofErr w:type="spellEnd"/>
      <w:r>
        <w:t>.</w:t>
      </w:r>
    </w:p>
    <w:p w14:paraId="6CD324E2" w14:textId="77777777" w:rsidR="004326F4" w:rsidRDefault="00A54257" w:rsidP="000A27FE">
      <w:pPr>
        <w:pStyle w:val="a0"/>
      </w:pPr>
      <w:bookmarkStart w:id="23" w:name="_Toc172787032"/>
      <w:r>
        <w:t xml:space="preserve">Выбор </w:t>
      </w:r>
      <w:proofErr w:type="spellStart"/>
      <w:r>
        <w:t>датасетов</w:t>
      </w:r>
      <w:bookmarkEnd w:id="23"/>
      <w:proofErr w:type="spellEnd"/>
    </w:p>
    <w:p w14:paraId="2FB06A04" w14:textId="06E7451E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8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4AB67839" w:rsidR="000A27FE" w:rsidRDefault="000A27FE" w:rsidP="000A0DE4">
      <w:pPr>
        <w:spacing w:after="0"/>
      </w:pPr>
      <w:r>
        <w:lastRenderedPageBreak/>
        <w:t xml:space="preserve">В качестве ключевых индикаторов </w:t>
      </w:r>
      <w:r w:rsidR="00FC0AFB">
        <w:fldChar w:fldCharType="begin"/>
      </w:r>
      <w:r w:rsidR="007629A6">
        <w:instrText xml:space="preserve"> ADDIN ZOTERO_ITEM CSL_CITATION {"citationID":"cCrajWcl","properties":{"formattedCitation":"[11]","plainCitation":"[11]","noteIndex":0},"citationItems":[{"id":13,"uris":["http://zotero.org/users/local/ccYgADcV/items/3TQS5SWW"],"itemData":{"id":13,"type":"webpage","language":"en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7629A6" w:rsidRPr="007629A6">
        <w:rPr>
          <w:rFonts w:cs="Times New Roman"/>
        </w:rPr>
        <w:t>[11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d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d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d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d"/>
        <w:numPr>
          <w:ilvl w:val="0"/>
          <w:numId w:val="44"/>
        </w:numPr>
      </w:pPr>
      <w:r w:rsidRPr="001C404E">
        <w:t>платина (Банк России)</w:t>
      </w:r>
      <w:r>
        <w:t>;</w:t>
      </w:r>
    </w:p>
    <w:p w14:paraId="49CD700E" w14:textId="6F5BA6EF" w:rsidR="001C404E" w:rsidRDefault="001C404E" w:rsidP="000A0DE4">
      <w:pPr>
        <w:pStyle w:val="ad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d"/>
        <w:numPr>
          <w:ilvl w:val="0"/>
          <w:numId w:val="44"/>
        </w:numPr>
      </w:pPr>
      <w:r w:rsidRPr="001C404E">
        <w:t>золото (Банк России)</w:t>
      </w:r>
      <w:r w:rsidR="000A0DE4">
        <w:t>;</w:t>
      </w:r>
    </w:p>
    <w:p w14:paraId="70EF2F34" w14:textId="10AEF732" w:rsidR="000A0DE4" w:rsidRDefault="000A0DE4" w:rsidP="000A0DE4">
      <w:pPr>
        <w:pStyle w:val="ad"/>
        <w:numPr>
          <w:ilvl w:val="0"/>
          <w:numId w:val="44"/>
        </w:numPr>
      </w:pPr>
      <w:r w:rsidRPr="000A0DE4">
        <w:t>серебро (Банк России)</w:t>
      </w:r>
      <w:r>
        <w:t>;</w:t>
      </w:r>
    </w:p>
    <w:p w14:paraId="000EBAA9" w14:textId="24281FA9" w:rsidR="000A0DE4" w:rsidRDefault="000A0DE4" w:rsidP="000A0DE4">
      <w:pPr>
        <w:pStyle w:val="ad"/>
        <w:numPr>
          <w:ilvl w:val="0"/>
          <w:numId w:val="44"/>
        </w:numPr>
      </w:pPr>
      <w:r w:rsidRPr="000A0DE4">
        <w:t>палладий (Банк России)</w:t>
      </w:r>
      <w:r>
        <w:t>.</w:t>
      </w:r>
    </w:p>
    <w:p w14:paraId="40B2FCC5" w14:textId="764D755F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7629A6">
        <w:instrText xml:space="preserve"> ADDIN ZOTERO_ITEM CSL_CITATION {"citationID":"27vRXbRd","properties":{"formattedCitation":"[12]","plainCitation":"[12]","noteIndex":0},"citationItems":[{"id":14,"uris":["http://zotero.org/users/local/ccYgADcV/items/2ZUXQ5CK"],"itemData":{"id":14,"type":"webpage","language":"en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7629A6" w:rsidRPr="007629A6">
        <w:rPr>
          <w:rFonts w:cs="Times New Roman"/>
        </w:rPr>
        <w:t>[12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d"/>
        <w:numPr>
          <w:ilvl w:val="0"/>
          <w:numId w:val="45"/>
        </w:numPr>
      </w:pPr>
      <w:r w:rsidRPr="000A0DE4">
        <w:t>д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бивалютная корзина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d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04A6014A" w:rsidR="00535DD3" w:rsidRDefault="00535DD3" w:rsidP="002A7435">
      <w:pPr>
        <w:pStyle w:val="ad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FF5AD8">
        <w:t>;</w:t>
      </w:r>
    </w:p>
    <w:p w14:paraId="61454302" w14:textId="3F9C8A4F" w:rsidR="000A0DE4" w:rsidRPr="005375BD" w:rsidRDefault="005375BD" w:rsidP="00E93CA5">
      <w:pPr>
        <w:pStyle w:val="a0"/>
        <w:rPr>
          <w:lang w:val="en-US"/>
        </w:rPr>
      </w:pPr>
      <w:bookmarkStart w:id="24" w:name="_Toc172787033"/>
      <w:r>
        <w:t xml:space="preserve">Создание файла </w:t>
      </w:r>
      <w:r>
        <w:rPr>
          <w:lang w:val="en-US"/>
        </w:rPr>
        <w:t>Jupiter Notebook</w:t>
      </w:r>
      <w:bookmarkEnd w:id="24"/>
    </w:p>
    <w:p w14:paraId="36EE3A45" w14:textId="765F394C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 w:rsidR="00001B06"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0"/>
      </w:pPr>
      <w:bookmarkStart w:id="25" w:name="_Toc172787034"/>
      <w:r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25"/>
    </w:p>
    <w:p w14:paraId="33B2D5A7" w14:textId="12AB3ED5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F16D6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E65A01">
      <w:pPr>
        <w:pStyle w:val="Title"/>
        <w:pageBreakBefore/>
        <w:rPr>
          <w:lang w:val="ru-RU"/>
        </w:rPr>
      </w:pPr>
      <w:bookmarkStart w:id="26" w:name="_Hlk172377445"/>
      <w:bookmarkStart w:id="27" w:name="_Hlk172377423"/>
      <w:r>
        <w:rPr>
          <w:lang w:val="ru-RU"/>
        </w:rPr>
        <w:lastRenderedPageBreak/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6"/>
    </w:p>
    <w:bookmarkEnd w:id="27"/>
    <w:p w14:paraId="6847C0F0" w14:textId="71725EC8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ля каждого проекта я использую новое окружение, </w:t>
      </w:r>
    </w:p>
    <w:p w14:paraId="23C19393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умаю это помогает избежать ошибок связанных с версиями пакетов</w:t>
      </w:r>
    </w:p>
    <w:p w14:paraId="544746D1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pandas</w:t>
      </w:r>
    </w:p>
    <w:p w14:paraId="4D74A6A7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matplotlib</w:t>
      </w:r>
    </w:p>
    <w:p w14:paraId="607220F5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numpy</w:t>
      </w:r>
      <w:proofErr w:type="spellEnd"/>
    </w:p>
    <w:p w14:paraId="15673F4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scikit-learn</w:t>
      </w:r>
    </w:p>
    <w:p w14:paraId="34F4672F" w14:textId="77777777" w:rsidR="003E2D4B" w:rsidRPr="004301D0" w:rsidRDefault="003E2D4B" w:rsidP="003E2D4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gramStart"/>
      <w:r w:rsidRPr="004301D0">
        <w:rPr>
          <w:rFonts w:eastAsia="Times New Roman" w:cs="Times New Roman"/>
          <w:color w:val="CD3131"/>
          <w:kern w:val="0"/>
          <w:szCs w:val="21"/>
          <w14:ligatures w14:val="none"/>
        </w:rPr>
        <w:t>!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ip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install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penpyxl</w:t>
      </w:r>
      <w:proofErr w:type="spellEnd"/>
    </w:p>
    <w:p w14:paraId="6E1A0A8B" w14:textId="6D533190" w:rsidR="00BC61C2" w:rsidRDefault="006E2661" w:rsidP="006E2661">
      <w:pPr>
        <w:pStyle w:val="a0"/>
      </w:pPr>
      <w:bookmarkStart w:id="28" w:name="_Toc172787035"/>
      <w:r>
        <w:t>Импортируем нужные модули</w:t>
      </w:r>
      <w:bookmarkEnd w:id="28"/>
    </w:p>
    <w:p w14:paraId="4580FD43" w14:textId="3B0870FA" w:rsidR="00E65A01" w:rsidRDefault="00621DF2" w:rsidP="00E65A01">
      <w:r>
        <w:t>После установки пакетов</w:t>
      </w:r>
      <w:r w:rsidR="00E65A01">
        <w:t xml:space="preserve"> нужно импортировать нужные нам для работы модули. </w:t>
      </w:r>
    </w:p>
    <w:p w14:paraId="450E8D9E" w14:textId="0F27F50A" w:rsidR="007A530E" w:rsidRPr="00E65A01" w:rsidRDefault="006E2661" w:rsidP="007A530E">
      <w:pPr>
        <w:pStyle w:val="Title"/>
        <w:rPr>
          <w:lang w:val="ru-RU"/>
        </w:rPr>
      </w:pPr>
      <w:bookmarkStart w:id="29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9"/>
    </w:p>
    <w:p w14:paraId="04D06E9F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Импортируем необходимые библиотеки</w:t>
      </w:r>
    </w:p>
    <w:p w14:paraId="4B30730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numpy</w:t>
      </w:r>
      <w:proofErr w:type="spell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np</w:t>
      </w:r>
    </w:p>
    <w:p w14:paraId="1CBA706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nd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d</w:t>
      </w:r>
    </w:p>
    <w:p w14:paraId="3777A9A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matplotlib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yplot</w:t>
      </w:r>
      <w:proofErr w:type="spell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a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proofErr w:type="spellEnd"/>
    </w:p>
    <w:p w14:paraId="04B3BA38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DFBAE50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Следующая магическая команда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Jupyter</w:t>
      </w:r>
      <w:proofErr w:type="spellEnd"/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</w:t>
      </w: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Notebook</w:t>
      </w: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нужна для того, чтобы графики</w:t>
      </w:r>
    </w:p>
    <w:p w14:paraId="3B5B2734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ображались прямо в ноутбуке, а не в отдельном окне</w:t>
      </w:r>
    </w:p>
    <w:p w14:paraId="32FBBE59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matplotlib</w:t>
      </w:r>
      <w:r w:rsidRPr="0017772D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inline</w:t>
      </w:r>
    </w:p>
    <w:p w14:paraId="7EC2289B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799CBF10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Настройка более четкого отображения графиков</w:t>
      </w:r>
    </w:p>
    <w:p w14:paraId="0D5AB34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%config </w:t>
      </w:r>
      <w:proofErr w:type="spellStart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InlineBackend.figure_format</w:t>
      </w:r>
      <w:proofErr w:type="spell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svg</w:t>
      </w:r>
      <w:proofErr w:type="spellEnd"/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</w:p>
    <w:p w14:paraId="6B9CD5B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ABF4097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#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Уберем</w:t>
      </w:r>
      <w:proofErr w:type="spellEnd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warnings</w:t>
      </w:r>
    </w:p>
    <w:p w14:paraId="161DD7C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warnings</w:t>
      </w:r>
    </w:p>
    <w:p w14:paraId="11EB5E3C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proofErr w:type="gramStart"/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warnings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filterwarnings</w:t>
      </w:r>
      <w:proofErr w:type="spellEnd"/>
      <w:proofErr w:type="gram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ignore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0D8AEA1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2542E9A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#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Настройка</w:t>
      </w:r>
      <w:proofErr w:type="spellEnd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формата</w:t>
      </w:r>
      <w:proofErr w:type="spellEnd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вывода</w:t>
      </w:r>
      <w:proofErr w:type="spellEnd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чисел</w:t>
      </w:r>
      <w:proofErr w:type="spellEnd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float</w:t>
      </w:r>
    </w:p>
    <w:p w14:paraId="130A1365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d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set_</w:t>
      </w:r>
      <w:proofErr w:type="gramStart"/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option</w:t>
      </w:r>
      <w:proofErr w:type="spell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gramEnd"/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display.float_format</w:t>
      </w:r>
      <w:proofErr w:type="spellEnd"/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796B55">
        <w:rPr>
          <w:rFonts w:eastAsia="Times New Roman" w:cs="Times New Roman"/>
          <w:color w:val="0000FF"/>
          <w:kern w:val="0"/>
          <w:szCs w:val="18"/>
          <w14:ligatures w14:val="none"/>
        </w:rPr>
        <w:t>{:.2f}</w:t>
      </w:r>
      <w:r w:rsidRPr="00796B55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forma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0496C2DE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26BE6277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#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Вычисление</w:t>
      </w:r>
      <w:proofErr w:type="spellEnd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Z-score</w:t>
      </w:r>
    </w:p>
    <w:p w14:paraId="70D44253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scipy</w:t>
      </w:r>
      <w:proofErr w:type="spell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stats</w:t>
      </w:r>
    </w:p>
    <w:p w14:paraId="1A0154D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4020FBD9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Алгоритм машинного обучения 'Метод случайного леса'</w:t>
      </w:r>
    </w:p>
    <w:p w14:paraId="4C6A86B4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proofErr w:type="spellStart"/>
      <w:proofErr w:type="gramStart"/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sklearn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ensemble</w:t>
      </w:r>
      <w:proofErr w:type="spellEnd"/>
      <w:proofErr w:type="gram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RandomForestRegressor</w:t>
      </w:r>
      <w:proofErr w:type="spellEnd"/>
    </w:p>
    <w:p w14:paraId="2DBE7D2F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7FD54D16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#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Пути</w:t>
      </w:r>
      <w:proofErr w:type="spellEnd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файловой</w:t>
      </w:r>
      <w:proofErr w:type="spellEnd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системы</w:t>
      </w:r>
      <w:proofErr w:type="spellEnd"/>
    </w:p>
    <w:p w14:paraId="34FB3D1A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thlib</w:t>
      </w:r>
      <w:proofErr w:type="spellEnd"/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Path</w:t>
      </w:r>
    </w:p>
    <w:p w14:paraId="2563EEE1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05CFFED1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#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Регулярные</w:t>
      </w:r>
      <w:proofErr w:type="spellEnd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</w:t>
      </w:r>
      <w:proofErr w:type="spellStart"/>
      <w:r w:rsidRPr="00796B55">
        <w:rPr>
          <w:rFonts w:eastAsia="Times New Roman" w:cs="Times New Roman"/>
          <w:color w:val="008000"/>
          <w:kern w:val="0"/>
          <w:szCs w:val="18"/>
          <w14:ligatures w14:val="none"/>
        </w:rPr>
        <w:t>выражения</w:t>
      </w:r>
      <w:proofErr w:type="spellEnd"/>
    </w:p>
    <w:p w14:paraId="176F3992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17772D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re</w:t>
      </w:r>
    </w:p>
    <w:p w14:paraId="21005EDF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264459C5" w14:textId="77777777" w:rsidR="00796B55" w:rsidRPr="0017772D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7772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кругление числа в большую сторону</w:t>
      </w:r>
    </w:p>
    <w:p w14:paraId="27349C5B" w14:textId="77777777" w:rsidR="00796B55" w:rsidRPr="00796B55" w:rsidRDefault="00796B55" w:rsidP="00796B55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from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267F99"/>
          <w:kern w:val="0"/>
          <w:szCs w:val="18"/>
          <w14:ligatures w14:val="none"/>
        </w:rPr>
        <w:t>math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AF00DB"/>
          <w:kern w:val="0"/>
          <w:szCs w:val="18"/>
          <w14:ligatures w14:val="none"/>
        </w:rPr>
        <w:t>import</w:t>
      </w:r>
      <w:r w:rsidRPr="00796B55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</w:t>
      </w:r>
      <w:r w:rsidRPr="00796B55">
        <w:rPr>
          <w:rFonts w:eastAsia="Times New Roman" w:cs="Times New Roman"/>
          <w:color w:val="795E26"/>
          <w:kern w:val="0"/>
          <w:szCs w:val="18"/>
          <w14:ligatures w14:val="none"/>
        </w:rPr>
        <w:t>ceil</w:t>
      </w:r>
    </w:p>
    <w:p w14:paraId="7E0B15E0" w14:textId="09329018" w:rsidR="006F4604" w:rsidRDefault="006E2661" w:rsidP="006E2661">
      <w:pPr>
        <w:pStyle w:val="a0"/>
      </w:pPr>
      <w:bookmarkStart w:id="30" w:name="_Toc172787036"/>
      <w:bookmarkStart w:id="31" w:name="_Ref172889049"/>
      <w:r>
        <w:t xml:space="preserve">Загрузка </w:t>
      </w:r>
      <w:proofErr w:type="spellStart"/>
      <w:r>
        <w:t>датасетов</w:t>
      </w:r>
      <w:bookmarkEnd w:id="30"/>
      <w:bookmarkEnd w:id="31"/>
      <w:proofErr w:type="spellEnd"/>
    </w:p>
    <w:p w14:paraId="297033E5" w14:textId="7D417C91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 w:rsidR="0085403F" w:rsidRPr="0085403F">
        <w:rPr>
          <w:rStyle w:val="bash0"/>
        </w:rPr>
        <w:t xml:space="preserve"> </w:t>
      </w:r>
      <w:r w:rsidR="0085403F">
        <w:rPr>
          <w:rStyle w:val="bash0"/>
        </w:rPr>
        <w:fldChar w:fldCharType="begin"/>
      </w:r>
      <w:r w:rsidR="00663046">
        <w:rPr>
          <w:rStyle w:val="bash0"/>
        </w:rPr>
        <w:instrText xml:space="preserve"> ADDIN ZOTERO_ITEM CSL_CITATION {"citationID":"CJ2Ra78W","properties":{"formattedCitation":"[6]","plainCitation":"[6]","noteIndex":0},"citationItems":[{"id":15,"uris":["http://zotero.org/users/local/ccYgADcV/items/2SECZ9LF"],"itemData":{"id":15,"type":"webpage","language":"ru","title":"ДЗ 'Погружение в Python'. Семинар 7. Файлы и файловая система","URL":"https://github.com/uc20100/python_2/blob/main/seminar_7/file_func/task_home_work.py","author":[{"family":"Эгипти","given":"Е.В."}],"accessed":{"date-parts":[["2024",7,21]]}}}],"schema":"https://github.com/citation-style-language/schema/raw/master/csl-citation.json"} </w:instrText>
      </w:r>
      <w:r w:rsidR="0085403F">
        <w:rPr>
          <w:rStyle w:val="bash0"/>
        </w:rPr>
        <w:fldChar w:fldCharType="separate"/>
      </w:r>
      <w:r w:rsidR="00663046" w:rsidRPr="00663046">
        <w:rPr>
          <w:rFonts w:cs="Times New Roman"/>
        </w:rPr>
        <w:t>[6]</w:t>
      </w:r>
      <w:r w:rsidR="0085403F">
        <w:rPr>
          <w:rStyle w:val="bash0"/>
        </w:rPr>
        <w:fldChar w:fldCharType="end"/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 xml:space="preserve">, то такие </w:t>
      </w:r>
      <w:r w:rsidR="00F157AC">
        <w:lastRenderedPageBreak/>
        <w:t>данные не будут включены в итоговый дата фрейм.</w:t>
      </w:r>
      <w:r>
        <w:t xml:space="preserve"> </w:t>
      </w:r>
      <w:r w:rsidR="00F157AC">
        <w:t>В дата фрейме название столбца</w:t>
      </w:r>
      <w:r w:rsidR="00735F16">
        <w:t xml:space="preserve"> </w:t>
      </w:r>
      <w:r w:rsidR="00735F16" w:rsidRPr="00735F16">
        <w:rPr>
          <w:rStyle w:val="bash0"/>
        </w:rPr>
        <w:t>Значение</w:t>
      </w:r>
      <w:r w:rsidR="00F157AC">
        <w:t xml:space="preserve"> будет </w:t>
      </w:r>
      <w:r w:rsidR="00735F16">
        <w:t>заменено на</w:t>
      </w:r>
      <w:r w:rsidR="00F157AC">
        <w:t xml:space="preserve"> названи</w:t>
      </w:r>
      <w:r w:rsidR="00735F16">
        <w:t>е</w:t>
      </w:r>
      <w:r w:rsidR="00F157AC">
        <w:t xml:space="preserve"> файла. Информация о ходе процесса выводится </w:t>
      </w:r>
      <w:r w:rsidR="004029FA">
        <w:t>под ячейкой.</w:t>
      </w:r>
    </w:p>
    <w:p w14:paraId="471310A4" w14:textId="34EB99FE" w:rsidR="003E2D4B" w:rsidRPr="00E64F85" w:rsidRDefault="00D63042" w:rsidP="00D63042">
      <w:pPr>
        <w:pStyle w:val="Title"/>
        <w:rPr>
          <w:lang w:val="ru-RU"/>
        </w:rPr>
      </w:pPr>
      <w:bookmarkStart w:id="32" w:name="_Hlk172391845"/>
      <w:r w:rsidRPr="006E2661">
        <w:rPr>
          <w:lang w:val="ru-RU"/>
        </w:rPr>
        <w:t>ячейка</w:t>
      </w:r>
      <w:r w:rsidRPr="00E64F85">
        <w:rPr>
          <w:lang w:val="ru-RU"/>
        </w:rPr>
        <w:t xml:space="preserve"> </w:t>
      </w:r>
      <w:r w:rsidRPr="006E2661">
        <w:t>Jupiter</w:t>
      </w:r>
      <w:r w:rsidRPr="00E64F85">
        <w:rPr>
          <w:lang w:val="ru-RU"/>
        </w:rPr>
        <w:t xml:space="preserve"> </w:t>
      </w:r>
      <w:r w:rsidRPr="006E2661">
        <w:t>Notebook</w:t>
      </w:r>
    </w:p>
    <w:bookmarkEnd w:id="32"/>
    <w:p w14:paraId="28A035BE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сположение</w:t>
      </w:r>
      <w:r w:rsidRPr="00E64F8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нных</w:t>
      </w:r>
    </w:p>
    <w:p w14:paraId="253A8E8B" w14:textId="77777777" w:rsidR="00E45433" w:rsidRPr="00E64F85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</w:t>
      </w:r>
      <w:r w:rsidRPr="00E64F85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./</w:t>
      </w:r>
      <w:proofErr w:type="gram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Dataset</w:t>
      </w:r>
      <w:r w:rsidRPr="00E64F85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</w:p>
    <w:p w14:paraId="527B402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Минимальное разрешённое количество строк для загрузки</w:t>
      </w:r>
    </w:p>
    <w:p w14:paraId="5D5870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</w:t>
      </w:r>
      <w:r w:rsidRPr="004301D0">
        <w:rPr>
          <w:rFonts w:eastAsia="Times New Roman" w:cs="Times New Roman"/>
          <w:color w:val="0070C1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ROW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r w:rsidRPr="004301D0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000</w:t>
      </w:r>
    </w:p>
    <w:p w14:paraId="24D38886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Итоговый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со всеми данными</w:t>
      </w:r>
    </w:p>
    <w:p w14:paraId="622935E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>()</w:t>
      </w:r>
    </w:p>
    <w:p w14:paraId="6206963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Расположение файлов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сета</w:t>
      </w:r>
      <w:proofErr w:type="spellEnd"/>
    </w:p>
    <w:p w14:paraId="31BEBDD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ath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cw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() 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7D868BFE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</w:p>
    <w:p w14:paraId="2DB57EC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terdir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:</w:t>
      </w:r>
    </w:p>
    <w:p w14:paraId="26CD09D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_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):</w:t>
      </w:r>
    </w:p>
    <w:p w14:paraId="22FF080C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       *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str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bj</w:t>
      </w:r>
      <w:proofErr w:type="gramStart"/>
      <w:r w:rsidRPr="004301D0">
        <w:rPr>
          <w:rFonts w:eastAsia="Times New Roman" w:cs="Times New Roman"/>
          <w:kern w:val="0"/>
          <w:szCs w:val="21"/>
          <w14:ligatures w14:val="none"/>
        </w:rPr>
        <w:t>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\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CE47BC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ll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plit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.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546CEC03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ype_fil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=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xlsx'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1A718D0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ad</w:t>
      </w:r>
      <w:proofErr w:type="gramEnd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_excel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PATH_DATASET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/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26FC8B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Переимен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стобцы</w:t>
      </w:r>
      <w:proofErr w:type="spellEnd"/>
    </w:p>
    <w:p w14:paraId="0573F6B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4301D0">
        <w:rPr>
          <w:rFonts w:eastAsia="Times New Roman" w:cs="Times New Roman"/>
          <w:kern w:val="0"/>
          <w:szCs w:val="21"/>
          <w14:ligatures w14:val="none"/>
        </w:rPr>
        <w:t>={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}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CCC82F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Нормализуем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14:ligatures w14:val="none"/>
        </w:rPr>
        <w:t>дату</w:t>
      </w:r>
      <w:proofErr w:type="spellEnd"/>
    </w:p>
    <w:p w14:paraId="5CC9890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].</w:t>
      </w:r>
      <w:proofErr w:type="spellStart"/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normaliz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)</w:t>
      </w:r>
    </w:p>
    <w:p w14:paraId="3A9A09EA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яем условие первой загрузки</w:t>
      </w:r>
    </w:p>
    <w:p w14:paraId="427B16F9" w14:textId="77777777" w:rsidR="00E45433" w:rsidRPr="008B209A" w:rsidRDefault="00E45433" w:rsidP="00E45433">
      <w:pPr>
        <w:pStyle w:val="TXT1"/>
        <w:rPr>
          <w:rFonts w:eastAsia="Times New Roman" w:cs="Times New Roman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4301D0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[</w:t>
      </w:r>
      <w:r w:rsidRPr="008B209A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>]:</w:t>
      </w:r>
    </w:p>
    <w:p w14:paraId="072D1472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kern w:val="0"/>
          <w:szCs w:val="21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[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] &gt;= </w:t>
      </w:r>
      <w:r w:rsidRPr="004301D0">
        <w:rPr>
          <w:rFonts w:eastAsia="Times New Roman" w:cs="Times New Roman"/>
          <w:color w:val="0070C1"/>
          <w:kern w:val="0"/>
          <w:szCs w:val="21"/>
          <w14:ligatures w14:val="none"/>
        </w:rPr>
        <w:t>MIN_ROW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775FF8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34D9AF85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4301D0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merge</w:t>
      </w:r>
      <w:proofErr w:type="spellEnd"/>
      <w:proofErr w:type="gramEnd"/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4301D0">
        <w:rPr>
          <w:rFonts w:eastAsia="Times New Roman" w:cs="Times New Roman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inner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E2F5F5B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Размерность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после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merge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1A69D7F7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698ED128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тклонё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мало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строк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26FACEB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</w:t>
      </w:r>
      <w:r w:rsidRPr="004301D0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4301D0">
        <w:rPr>
          <w:rFonts w:eastAsia="Times New Roman" w:cs="Times New Roman"/>
          <w:kern w:val="0"/>
          <w:szCs w:val="21"/>
          <w14:ligatures w14:val="none"/>
        </w:rPr>
        <w:t>:</w:t>
      </w:r>
    </w:p>
    <w:p w14:paraId="7ED9EF04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</w:p>
    <w:p w14:paraId="09B35BCD" w14:textId="77777777" w:rsidR="00E45433" w:rsidRPr="004301D0" w:rsidRDefault="00E45433" w:rsidP="00E45433">
      <w:pPr>
        <w:pStyle w:val="TXT1"/>
        <w:rPr>
          <w:rFonts w:eastAsia="Times New Roman" w:cs="Times New Roman"/>
          <w:kern w:val="0"/>
          <w:szCs w:val="21"/>
          <w14:ligatures w14:val="none"/>
        </w:rPr>
      </w:pPr>
      <w:r w:rsidRPr="004301D0">
        <w:rPr>
          <w:rFonts w:eastAsia="Times New Roman" w:cs="Times New Roman"/>
          <w:kern w:val="0"/>
          <w:szCs w:val="21"/>
          <w14:ligatures w14:val="none"/>
        </w:rPr>
        <w:t xml:space="preserve">                </w:t>
      </w:r>
      <w:proofErr w:type="gramStart"/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Обработан</w:t>
      </w:r>
      <w:proofErr w:type="spellEnd"/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name_file_all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r w:rsidRPr="004301D0">
        <w:rPr>
          <w:rFonts w:eastAsia="Times New Roman" w:cs="Times New Roman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spellEnd"/>
      <w:r w:rsidRPr="004301D0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4301D0">
        <w:rPr>
          <w:rFonts w:eastAsia="Times New Roman" w:cs="Times New Roman"/>
          <w:kern w:val="0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33" w:name="_Hlk172391933"/>
      <w:r w:rsidRPr="006C2651">
        <w:rPr>
          <w:lang w:val="ru-RU"/>
        </w:rPr>
        <w:t xml:space="preserve">результат выполнения </w:t>
      </w:r>
    </w:p>
    <w:bookmarkEnd w:id="33"/>
    <w:p w14:paraId="213187F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hf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43A3D8B" w14:textId="77777777" w:rsidR="00E45433" w:rsidRPr="00E45433" w:rsidRDefault="00E45433" w:rsidP="00E45433">
      <w:pPr>
        <w:pStyle w:val="TXT1"/>
        <w:rPr>
          <w:lang w:val="ru-RU"/>
        </w:rPr>
      </w:pPr>
    </w:p>
    <w:p w14:paraId="4957A80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cn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5419, 2)</w:t>
      </w:r>
    </w:p>
    <w:p w14:paraId="42D7018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3)</w:t>
      </w:r>
    </w:p>
    <w:p w14:paraId="4D621C63" w14:textId="77777777" w:rsidR="00E45433" w:rsidRPr="00E45433" w:rsidRDefault="00E45433" w:rsidP="00E45433">
      <w:pPr>
        <w:pStyle w:val="TXT1"/>
        <w:rPr>
          <w:lang w:val="ru-RU"/>
        </w:rPr>
      </w:pPr>
    </w:p>
    <w:p w14:paraId="47E7F056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eur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27FBDC1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4)</w:t>
      </w:r>
    </w:p>
    <w:p w14:paraId="04368DA9" w14:textId="77777777" w:rsidR="00E45433" w:rsidRPr="00E45433" w:rsidRDefault="00E45433" w:rsidP="00E45433">
      <w:pPr>
        <w:pStyle w:val="TXT1"/>
        <w:rPr>
          <w:lang w:val="ru-RU"/>
        </w:rPr>
      </w:pPr>
    </w:p>
    <w:p w14:paraId="3BE54E2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gbp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66F526FB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5)</w:t>
      </w:r>
    </w:p>
    <w:p w14:paraId="65E55714" w14:textId="77777777" w:rsidR="00E45433" w:rsidRPr="00E45433" w:rsidRDefault="00E45433" w:rsidP="00E45433">
      <w:pPr>
        <w:pStyle w:val="TXT1"/>
        <w:rPr>
          <w:lang w:val="ru-RU"/>
        </w:rPr>
      </w:pPr>
    </w:p>
    <w:p w14:paraId="2A4A89B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jpy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0890DC3D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5419, 6)</w:t>
      </w:r>
    </w:p>
    <w:p w14:paraId="385DC596" w14:textId="77777777" w:rsidR="00E45433" w:rsidRPr="00E45433" w:rsidRDefault="00E45433" w:rsidP="00E45433">
      <w:pPr>
        <w:pStyle w:val="TXT1"/>
        <w:rPr>
          <w:lang w:val="ru-RU"/>
        </w:rPr>
      </w:pPr>
    </w:p>
    <w:p w14:paraId="0071D287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r w:rsidRPr="00E45433">
        <w:t>s</w:t>
      </w:r>
      <w:r w:rsidRPr="00E45433">
        <w:rPr>
          <w:lang w:val="ru-RU"/>
        </w:rPr>
        <w:t>-</w:t>
      </w:r>
      <w:r w:rsidRPr="00E45433">
        <w:t>p</w:t>
      </w:r>
      <w:r w:rsidRPr="00E45433">
        <w:rPr>
          <w:lang w:val="ru-RU"/>
        </w:rPr>
        <w:t>-500.</w:t>
      </w:r>
      <w:r w:rsidRPr="00E45433">
        <w:t>xlsx</w:t>
      </w:r>
      <w:r w:rsidRPr="00E45433">
        <w:rPr>
          <w:lang w:val="ru-RU"/>
        </w:rPr>
        <w:t xml:space="preserve"> (6178, 2)</w:t>
      </w:r>
    </w:p>
    <w:p w14:paraId="29A6400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7)</w:t>
      </w:r>
    </w:p>
    <w:p w14:paraId="69F28B0E" w14:textId="77777777" w:rsidR="00E45433" w:rsidRPr="00E45433" w:rsidRDefault="00E45433" w:rsidP="00E45433">
      <w:pPr>
        <w:pStyle w:val="TXT1"/>
        <w:rPr>
          <w:lang w:val="ru-RU"/>
        </w:rPr>
      </w:pPr>
    </w:p>
    <w:p w14:paraId="18CD86DF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t>usd</w:t>
      </w:r>
      <w:proofErr w:type="spellEnd"/>
      <w:r w:rsidRPr="00E45433">
        <w:rPr>
          <w:lang w:val="ru-RU"/>
        </w:rPr>
        <w:t>_</w:t>
      </w:r>
      <w:r w:rsidRPr="00E45433">
        <w:t>rub</w:t>
      </w:r>
      <w:r w:rsidRPr="00E45433">
        <w:rPr>
          <w:lang w:val="ru-RU"/>
        </w:rPr>
        <w:t>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7303, 2)</w:t>
      </w:r>
    </w:p>
    <w:p w14:paraId="1FBBCEA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303, 8)</w:t>
      </w:r>
    </w:p>
    <w:p w14:paraId="02F40556" w14:textId="77777777" w:rsidR="00E45433" w:rsidRPr="00E45433" w:rsidRDefault="00E45433" w:rsidP="00E45433">
      <w:pPr>
        <w:pStyle w:val="TXT1"/>
        <w:rPr>
          <w:lang w:val="ru-RU"/>
        </w:rPr>
      </w:pPr>
    </w:p>
    <w:p w14:paraId="667D62D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lastRenderedPageBreak/>
        <w:t>Отклонён, мало строк: бивалютная-корзина_</w:t>
      </w:r>
      <w:r w:rsidRPr="00E45433">
        <w:t>rub</w:t>
      </w:r>
      <w:r w:rsidRPr="00E45433">
        <w:rPr>
          <w:lang w:val="ru-RU"/>
        </w:rPr>
        <w:t>.</w:t>
      </w:r>
      <w:r w:rsidRPr="00E45433">
        <w:t>xlsx</w:t>
      </w:r>
    </w:p>
    <w:p w14:paraId="7345F7EC" w14:textId="77777777" w:rsidR="00E45433" w:rsidRPr="00E45433" w:rsidRDefault="00E45433" w:rsidP="00E45433">
      <w:pPr>
        <w:pStyle w:val="TXT1"/>
        <w:rPr>
          <w:lang w:val="ru-RU"/>
        </w:rPr>
      </w:pPr>
    </w:p>
    <w:p w14:paraId="5E45087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золот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19621D6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285, 9)</w:t>
      </w:r>
    </w:p>
    <w:p w14:paraId="640E313C" w14:textId="77777777" w:rsidR="00E45433" w:rsidRPr="00E45433" w:rsidRDefault="00E45433" w:rsidP="00E45433">
      <w:pPr>
        <w:pStyle w:val="TXT1"/>
        <w:rPr>
          <w:lang w:val="ru-RU"/>
        </w:rPr>
      </w:pPr>
    </w:p>
    <w:p w14:paraId="0F83B593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индекс-</w:t>
      </w:r>
      <w:proofErr w:type="spellStart"/>
      <w:r w:rsidRPr="00E45433">
        <w:rPr>
          <w:lang w:val="ru-RU"/>
        </w:rPr>
        <w:t>мосбиржи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30, 2)</w:t>
      </w:r>
    </w:p>
    <w:p w14:paraId="4AD975A9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0)</w:t>
      </w:r>
    </w:p>
    <w:p w14:paraId="1383A326" w14:textId="77777777" w:rsidR="00E45433" w:rsidRPr="00E45433" w:rsidRDefault="00E45433" w:rsidP="00E45433">
      <w:pPr>
        <w:pStyle w:val="TXT1"/>
        <w:rPr>
          <w:lang w:val="ru-RU"/>
        </w:rPr>
      </w:pPr>
    </w:p>
    <w:p w14:paraId="3C16989C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нефть-</w:t>
      </w:r>
      <w:r w:rsidRPr="00E45433">
        <w:t>brent</w:t>
      </w:r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514, 2)</w:t>
      </w:r>
    </w:p>
    <w:p w14:paraId="49E96E2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1)</w:t>
      </w:r>
    </w:p>
    <w:p w14:paraId="1B3424C4" w14:textId="77777777" w:rsidR="00E45433" w:rsidRPr="00E45433" w:rsidRDefault="00E45433" w:rsidP="00E45433">
      <w:pPr>
        <w:pStyle w:val="TXT1"/>
        <w:rPr>
          <w:lang w:val="ru-RU"/>
        </w:rPr>
      </w:pPr>
    </w:p>
    <w:p w14:paraId="3A732F12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алладий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838, 2)</w:t>
      </w:r>
    </w:p>
    <w:p w14:paraId="6FE1A465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2)</w:t>
      </w:r>
    </w:p>
    <w:p w14:paraId="3E6CB53F" w14:textId="77777777" w:rsidR="00E45433" w:rsidRPr="00E45433" w:rsidRDefault="00E45433" w:rsidP="00E45433">
      <w:pPr>
        <w:pStyle w:val="TXT1"/>
        <w:rPr>
          <w:lang w:val="ru-RU"/>
        </w:rPr>
      </w:pPr>
    </w:p>
    <w:p w14:paraId="6B7203C8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платина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912, 2)</w:t>
      </w:r>
    </w:p>
    <w:p w14:paraId="1007FDF4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85, 13)</w:t>
      </w:r>
    </w:p>
    <w:p w14:paraId="1DA63B81" w14:textId="77777777" w:rsidR="00E45433" w:rsidRPr="00E45433" w:rsidRDefault="00E45433" w:rsidP="00E45433">
      <w:pPr>
        <w:pStyle w:val="TXT1"/>
        <w:rPr>
          <w:lang w:val="ru-RU"/>
        </w:rPr>
      </w:pPr>
    </w:p>
    <w:p w14:paraId="0D4590BE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Обработан: </w:t>
      </w:r>
      <w:proofErr w:type="spellStart"/>
      <w:r w:rsidRPr="00E45433">
        <w:rPr>
          <w:lang w:val="ru-RU"/>
        </w:rPr>
        <w:t>ртс</w:t>
      </w:r>
      <w:proofErr w:type="spellEnd"/>
      <w:r w:rsidRPr="00E45433">
        <w:rPr>
          <w:lang w:val="ru-RU"/>
        </w:rPr>
        <w:t>.</w:t>
      </w:r>
      <w:r w:rsidRPr="00E45433">
        <w:t>xlsx</w:t>
      </w:r>
      <w:r w:rsidRPr="00E45433">
        <w:rPr>
          <w:lang w:val="ru-RU"/>
        </w:rPr>
        <w:t xml:space="preserve"> (6128, 2)</w:t>
      </w:r>
    </w:p>
    <w:p w14:paraId="40CE8A70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 xml:space="preserve">Размерность после </w:t>
      </w:r>
      <w:r w:rsidRPr="00E45433">
        <w:t>merge</w:t>
      </w:r>
      <w:r w:rsidRPr="00E45433">
        <w:rPr>
          <w:lang w:val="ru-RU"/>
        </w:rPr>
        <w:t xml:space="preserve"> (4178, 14)</w:t>
      </w:r>
    </w:p>
    <w:p w14:paraId="4EA1B41E" w14:textId="77777777" w:rsidR="00E45433" w:rsidRPr="00E45433" w:rsidRDefault="00E45433" w:rsidP="00E45433">
      <w:pPr>
        <w:pStyle w:val="TXT1"/>
        <w:rPr>
          <w:lang w:val="ru-RU"/>
        </w:rPr>
      </w:pPr>
    </w:p>
    <w:p w14:paraId="2C87BD0A" w14:textId="77777777" w:rsidR="00E45433" w:rsidRPr="00E45433" w:rsidRDefault="00E45433" w:rsidP="00E45433">
      <w:pPr>
        <w:pStyle w:val="TXT1"/>
        <w:rPr>
          <w:lang w:val="ru-RU"/>
        </w:rPr>
      </w:pPr>
      <w:r w:rsidRPr="00E45433">
        <w:rPr>
          <w:lang w:val="ru-RU"/>
        </w:rPr>
        <w:t>Обработан: серебро-(банк-</w:t>
      </w:r>
      <w:proofErr w:type="spellStart"/>
      <w:r w:rsidRPr="00E45433">
        <w:rPr>
          <w:lang w:val="ru-RU"/>
        </w:rPr>
        <w:t>россии</w:t>
      </w:r>
      <w:proofErr w:type="spellEnd"/>
      <w:r w:rsidRPr="00E45433">
        <w:rPr>
          <w:lang w:val="ru-RU"/>
        </w:rPr>
        <w:t>).</w:t>
      </w:r>
      <w:r w:rsidRPr="00E45433">
        <w:t>xlsx</w:t>
      </w:r>
      <w:r w:rsidRPr="00E45433">
        <w:rPr>
          <w:lang w:val="ru-RU"/>
        </w:rPr>
        <w:t xml:space="preserve"> (6034, 2)</w:t>
      </w:r>
    </w:p>
    <w:p w14:paraId="6E6BEFD0" w14:textId="77777777" w:rsidR="00E45433" w:rsidRPr="00E171A0" w:rsidRDefault="00E45433" w:rsidP="00E45433">
      <w:pPr>
        <w:pStyle w:val="TXT1"/>
        <w:rPr>
          <w:lang w:val="ru-RU"/>
        </w:rPr>
      </w:pPr>
      <w:r w:rsidRPr="00E171A0">
        <w:rPr>
          <w:lang w:val="ru-RU"/>
        </w:rPr>
        <w:t xml:space="preserve">Размерность после </w:t>
      </w:r>
      <w:r w:rsidRPr="00E45433">
        <w:t>merge</w:t>
      </w:r>
      <w:r w:rsidRPr="00E171A0">
        <w:rPr>
          <w:lang w:val="ru-RU"/>
        </w:rPr>
        <w:t xml:space="preserve"> (4178, 15)</w:t>
      </w:r>
    </w:p>
    <w:p w14:paraId="1B5DF097" w14:textId="644BBC10" w:rsidR="00B34E7B" w:rsidRDefault="00B34E7B" w:rsidP="00B34273">
      <w:r>
        <w:t>Выведем первые пять строк дата фрейма.</w:t>
      </w:r>
    </w:p>
    <w:p w14:paraId="271EF712" w14:textId="77777777" w:rsidR="00B34E7B" w:rsidRPr="006C2651" w:rsidRDefault="00B34E7B" w:rsidP="00881455">
      <w:pPr>
        <w:pStyle w:val="Title"/>
        <w:keepNext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4301D0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Default="00B34E7B" w:rsidP="00881455">
      <w:pPr>
        <w:pStyle w:val="TXT1"/>
        <w:keepNext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head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5764151F" w14:textId="77777777" w:rsidR="001A037C" w:rsidRDefault="001A037C" w:rsidP="001A037C">
      <w:pPr>
        <w:sectPr w:rsidR="001A037C" w:rsidSect="00933F4C">
          <w:footerReference w:type="default" r:id="rId15"/>
          <w:footerReference w:type="first" r:id="rId16"/>
          <w:pgSz w:w="11906" w:h="16838"/>
          <w:pgMar w:top="1134" w:right="567" w:bottom="1134" w:left="1701" w:header="709" w:footer="85" w:gutter="0"/>
          <w:pgNumType w:start="1"/>
          <w:cols w:space="708"/>
          <w:docGrid w:linePitch="360"/>
        </w:sectPr>
      </w:pPr>
    </w:p>
    <w:p w14:paraId="047C880B" w14:textId="284454C6" w:rsidR="00E171A0" w:rsidRDefault="003C4F64" w:rsidP="003C4F64">
      <w:pPr>
        <w:pStyle w:val="Title1"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C5B5A8A" w14:textId="77777777" w:rsidR="001A037C" w:rsidRDefault="0069180E" w:rsidP="001A037C">
      <w:pPr>
        <w:pStyle w:val="ab"/>
      </w:pPr>
      <w:r>
        <w:drawing>
          <wp:inline distT="0" distB="0" distL="0" distR="0" wp14:anchorId="165957C0" wp14:editId="2DB001B8">
            <wp:extent cx="9237193" cy="1797025"/>
            <wp:effectExtent l="0" t="0" r="2540" b="0"/>
            <wp:docPr id="892869560" name="Рисунок 12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869560" name="Рисунок 12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2143" cy="185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B36E1" w14:textId="4F2ABB85" w:rsidR="001A037C" w:rsidRDefault="001A037C" w:rsidP="00F574F3">
      <w:pPr>
        <w:pStyle w:val="aff8"/>
        <w:sectPr w:rsidR="001A037C" w:rsidSect="001A037C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3</w:t>
      </w:r>
      <w:r>
        <w:fldChar w:fldCharType="end"/>
      </w:r>
      <w:r>
        <w:t>. Вывод первых пяти строк дата фрейма</w:t>
      </w:r>
    </w:p>
    <w:p w14:paraId="5A4B50A9" w14:textId="0B855D4F" w:rsidR="0069180E" w:rsidRDefault="0069180E" w:rsidP="009C57A8">
      <w:pPr>
        <w:pStyle w:val="ab"/>
      </w:pPr>
    </w:p>
    <w:p w14:paraId="6638AEF4" w14:textId="66B0343D" w:rsidR="000A27FE" w:rsidRDefault="006C2651" w:rsidP="00B34273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4301D0" w:rsidRDefault="006C2651" w:rsidP="006C265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bookmarkStart w:id="34" w:name="_Hlk172456621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bookmarkEnd w:id="34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proofErr w:type="gramEnd"/>
    </w:p>
    <w:p w14:paraId="5ABA924A" w14:textId="7461E40A" w:rsidR="006C2651" w:rsidRPr="00F16D61" w:rsidRDefault="006C2651" w:rsidP="006C2651">
      <w:pPr>
        <w:pStyle w:val="Title1"/>
        <w:rPr>
          <w:lang w:val="ru-RU"/>
        </w:rPr>
      </w:pPr>
      <w:r w:rsidRPr="00F16D61">
        <w:rPr>
          <w:lang w:val="ru-RU"/>
        </w:rPr>
        <w:t>результат выполнения</w:t>
      </w:r>
    </w:p>
    <w:p w14:paraId="3C4133FC" w14:textId="305B9CCB" w:rsidR="006362EA" w:rsidRPr="004301D0" w:rsidRDefault="006362EA" w:rsidP="00291594">
      <w:pPr>
        <w:pStyle w:val="TXT1"/>
        <w:rPr>
          <w:color w:val="000000"/>
          <w:szCs w:val="21"/>
          <w:lang w:val="ru-RU"/>
        </w:rPr>
      </w:pPr>
      <w:r w:rsidRPr="004301D0">
        <w:rPr>
          <w:color w:val="000000"/>
          <w:szCs w:val="21"/>
          <w:lang w:val="ru-RU"/>
        </w:rPr>
        <w:t>(4178, 15)</w:t>
      </w:r>
    </w:p>
    <w:p w14:paraId="526390B1" w14:textId="5B4A5EF4" w:rsidR="00F77E1C" w:rsidRPr="00F77E1C" w:rsidRDefault="00F77E1C" w:rsidP="00F77E1C">
      <w:r>
        <w:t xml:space="preserve">В итоговый дата фрейм </w:t>
      </w:r>
      <w:proofErr w:type="spellStart"/>
      <w:r w:rsidRPr="00F77E1C">
        <w:rPr>
          <w:rStyle w:val="bash0"/>
        </w:rPr>
        <w:t>data_loaded</w:t>
      </w:r>
      <w:proofErr w:type="spellEnd"/>
      <w:r>
        <w:t xml:space="preserve"> не был включен </w:t>
      </w:r>
      <w:proofErr w:type="spellStart"/>
      <w:r>
        <w:t>датасет</w:t>
      </w:r>
      <w:proofErr w:type="spellEnd"/>
      <w:r>
        <w:t xml:space="preserve"> </w:t>
      </w:r>
      <w:r w:rsidR="00B40C6F" w:rsidRPr="00B40C6F">
        <w:rPr>
          <w:rStyle w:val="bash0"/>
        </w:rPr>
        <w:t>бивалютная-</w:t>
      </w:r>
      <w:proofErr w:type="spellStart"/>
      <w:r w:rsidR="00B40C6F" w:rsidRPr="00B40C6F">
        <w:rPr>
          <w:rStyle w:val="bash0"/>
        </w:rPr>
        <w:t>корзина_rub</w:t>
      </w:r>
      <w:proofErr w:type="spellEnd"/>
      <w:r w:rsidR="00B40C6F">
        <w:t>, по сколько</w:t>
      </w:r>
      <w:r w:rsidR="00523980">
        <w:t xml:space="preserve"> он</w:t>
      </w:r>
      <w:r w:rsidR="00B40C6F">
        <w:t xml:space="preserve"> не удовлетворя</w:t>
      </w:r>
      <w:r w:rsidR="00B015F0">
        <w:t>ет</w:t>
      </w:r>
      <w:r w:rsidR="00B40C6F">
        <w:t xml:space="preserve"> критерию минимального количества строк </w:t>
      </w:r>
      <w:r w:rsidR="00B40C6F" w:rsidRPr="00B40C6F">
        <w:rPr>
          <w:rStyle w:val="bash0"/>
        </w:rPr>
        <w:t>MIN_ROW</w:t>
      </w:r>
      <w:r w:rsidR="00B40C6F">
        <w:t>.</w:t>
      </w:r>
    </w:p>
    <w:p w14:paraId="5E135225" w14:textId="12012E8D" w:rsidR="00291594" w:rsidRDefault="008D5A84" w:rsidP="006B73B1">
      <w:pPr>
        <w:pStyle w:val="a0"/>
      </w:pPr>
      <w:bookmarkStart w:id="35" w:name="_Toc172787037"/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  <w:bookmarkEnd w:id="35"/>
    </w:p>
    <w:p w14:paraId="72BB8974" w14:textId="2C77265B" w:rsidR="00DC2CE1" w:rsidRPr="00DC2CE1" w:rsidRDefault="00DC2CE1" w:rsidP="00DC2CE1">
      <w:r>
        <w:t>С помощью разведочного анализа (</w:t>
      </w:r>
      <w:r>
        <w:rPr>
          <w:lang w:val="en-US"/>
        </w:rPr>
        <w:t>EDA</w:t>
      </w:r>
      <w:r>
        <w:t>)</w:t>
      </w:r>
      <w:r w:rsidRPr="00DC2CE1">
        <w:t xml:space="preserve"> </w:t>
      </w:r>
      <w:r>
        <w:t>оценим качество загруженных данных.</w:t>
      </w:r>
    </w:p>
    <w:p w14:paraId="38D7935B" w14:textId="38D6241E" w:rsidR="00F90BEA" w:rsidRDefault="00F90BEA" w:rsidP="00B34273">
      <w:pPr>
        <w:pStyle w:val="2"/>
      </w:pPr>
      <w:bookmarkStart w:id="36" w:name="_Toc172787038"/>
      <w:proofErr w:type="spellStart"/>
      <w:r w:rsidRPr="00F90BEA">
        <w:t>Посмотрим</w:t>
      </w:r>
      <w:proofErr w:type="spellEnd"/>
      <w:r w:rsidRPr="00F90BEA">
        <w:t xml:space="preserve"> </w:t>
      </w:r>
      <w:proofErr w:type="spellStart"/>
      <w:r w:rsidRPr="00F90BEA">
        <w:t>типы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6"/>
    </w:p>
    <w:p w14:paraId="777E18DC" w14:textId="74EA1C67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143F9281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4301D0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types</w:t>
      </w:r>
      <w:proofErr w:type="spellEnd"/>
      <w:proofErr w:type="gramEnd"/>
    </w:p>
    <w:p w14:paraId="51D89352" w14:textId="38E94888" w:rsidR="00F90BEA" w:rsidRPr="00F90BEA" w:rsidRDefault="00F90BEA" w:rsidP="00F90BEA">
      <w:pPr>
        <w:pStyle w:val="Title1"/>
        <w:rPr>
          <w:lang w:val="ru-RU"/>
        </w:rPr>
      </w:pPr>
      <w:r w:rsidRPr="00F90BEA">
        <w:rPr>
          <w:lang w:val="ru-RU"/>
        </w:rPr>
        <w:t>результат выполнения</w:t>
      </w:r>
    </w:p>
    <w:p w14:paraId="57DAE047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Дата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             datetime64[ns]</w:t>
      </w:r>
    </w:p>
    <w:p w14:paraId="02DADAF0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10DE62E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D44470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2F64EF7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4E439CF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_rub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-(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банк-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       float64</w:t>
      </w:r>
    </w:p>
    <w:p w14:paraId="12E9AFC9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-p-500                          float64</w:t>
      </w:r>
    </w:p>
    <w:p w14:paraId="2A0975C2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7F74EB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594C2D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7046B14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2F8CD388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489BC62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B0D6D0F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6D1D9656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floa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140B162B" w14:textId="231D62CC" w:rsidR="00F90BEA" w:rsidRPr="004301D0" w:rsidRDefault="00F90BEA" w:rsidP="00F90BEA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object</w:t>
      </w:r>
    </w:p>
    <w:p w14:paraId="008591D9" w14:textId="7D90D8B2" w:rsidR="00F90BEA" w:rsidRDefault="00F90BEA" w:rsidP="00A93AE6">
      <w:pPr>
        <w:pStyle w:val="2"/>
        <w:pageBreakBefore/>
      </w:pPr>
      <w:bookmarkStart w:id="37" w:name="_Toc172787039"/>
      <w:proofErr w:type="spellStart"/>
      <w:r w:rsidRPr="00F90BEA">
        <w:lastRenderedPageBreak/>
        <w:t>Посмотрим</w:t>
      </w:r>
      <w:proofErr w:type="spellEnd"/>
      <w:r w:rsidRPr="00F90BEA">
        <w:t xml:space="preserve"> </w:t>
      </w:r>
      <w:proofErr w:type="spellStart"/>
      <w:r w:rsidRPr="00F90BEA">
        <w:t>пропуски</w:t>
      </w:r>
      <w:proofErr w:type="spellEnd"/>
      <w:r w:rsidRPr="00F90BEA">
        <w:t xml:space="preserve"> </w:t>
      </w:r>
      <w:proofErr w:type="spellStart"/>
      <w:r w:rsidRPr="00F90BEA">
        <w:t>данных</w:t>
      </w:r>
      <w:proofErr w:type="spellEnd"/>
      <w:r w:rsidR="005173B4">
        <w:t>.</w:t>
      </w:r>
      <w:bookmarkEnd w:id="37"/>
    </w:p>
    <w:p w14:paraId="75D1FBAE" w14:textId="10E09E9B" w:rsidR="00F90BEA" w:rsidRPr="00F90BEA" w:rsidRDefault="00F90BEA" w:rsidP="00F90BEA">
      <w:pPr>
        <w:pStyle w:val="Title"/>
        <w:rPr>
          <w:lang w:val="ru-RU"/>
        </w:rPr>
      </w:pPr>
      <w:r w:rsidRPr="00F90BEA">
        <w:rPr>
          <w:lang w:val="ru-RU"/>
        </w:rPr>
        <w:t xml:space="preserve">ячейка </w:t>
      </w:r>
      <w:r>
        <w:t>Jupiter</w:t>
      </w:r>
      <w:r w:rsidRPr="00F90BEA">
        <w:rPr>
          <w:lang w:val="ru-RU"/>
        </w:rPr>
        <w:t xml:space="preserve"> </w:t>
      </w:r>
      <w:r>
        <w:t>Notebook</w:t>
      </w:r>
    </w:p>
    <w:p w14:paraId="4A34DA9C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роверка того, в каких столбцах отсутствуют значения</w:t>
      </w:r>
    </w:p>
    <w:p w14:paraId="68B362EB" w14:textId="77777777" w:rsidR="00F90BEA" w:rsidRPr="004301D0" w:rsidRDefault="00F90BEA" w:rsidP="00F90BE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data_</w:t>
      </w:r>
      <w:proofErr w:type="gramStart"/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isnull</w:t>
      </w:r>
      <w:proofErr w:type="spellEnd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).</w:t>
      </w:r>
      <w:r w:rsidRPr="004301D0">
        <w:rPr>
          <w:rFonts w:eastAsia="Times New Roman" w:cs="Times New Roman"/>
          <w:color w:val="795E26"/>
          <w:kern w:val="0"/>
          <w:szCs w:val="21"/>
          <w14:ligatures w14:val="none"/>
        </w:rPr>
        <w:t>sum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5883F5A0" w14:textId="1AB90DF2" w:rsidR="00F90BEA" w:rsidRPr="005173B4" w:rsidRDefault="005173B4" w:rsidP="005173B4">
      <w:pPr>
        <w:pStyle w:val="Title1"/>
        <w:rPr>
          <w:lang w:val="ru-RU"/>
        </w:rPr>
      </w:pPr>
      <w:r w:rsidRPr="005173B4">
        <w:rPr>
          <w:lang w:val="ru-RU"/>
        </w:rPr>
        <w:t>результат выполнения</w:t>
      </w:r>
    </w:p>
    <w:p w14:paraId="7B986D48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Дата                      0</w:t>
      </w:r>
    </w:p>
    <w:p w14:paraId="21A5695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hf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61C787D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n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EB2733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eur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5EFB868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gbp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72640E87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jpy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38E411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p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500                   0</w:t>
      </w:r>
    </w:p>
    <w:p w14:paraId="0362CB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us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ub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002861D5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золот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0</w:t>
      </w:r>
    </w:p>
    <w:p w14:paraId="283DC7E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индекс-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мосбирж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0</w:t>
      </w:r>
    </w:p>
    <w:p w14:paraId="652B94A1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нефть-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bre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0</w:t>
      </w:r>
    </w:p>
    <w:p w14:paraId="53F1E24B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алладий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0</w:t>
      </w:r>
    </w:p>
    <w:p w14:paraId="0183301D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платина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20D98C59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тс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                     0</w:t>
      </w:r>
    </w:p>
    <w:p w14:paraId="54E9F492" w14:textId="77777777" w:rsidR="005173B4" w:rsidRPr="004301D0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серебро-(банк-</w:t>
      </w:r>
      <w:proofErr w:type="spellStart"/>
      <w:proofErr w:type="gramStart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россии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   </w:t>
      </w:r>
      <w:proofErr w:type="gram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 0</w:t>
      </w:r>
    </w:p>
    <w:p w14:paraId="3B8AD220" w14:textId="2E5859E6" w:rsidR="00F90BEA" w:rsidRPr="004301D0" w:rsidRDefault="005173B4" w:rsidP="005173B4">
      <w:pPr>
        <w:pStyle w:val="TXT1"/>
        <w:rPr>
          <w:lang w:val="ru-RU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type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int</w:t>
      </w:r>
      <w:r w:rsidRPr="004301D0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64</w:t>
      </w:r>
    </w:p>
    <w:p w14:paraId="7AD4D0FA" w14:textId="18142225" w:rsidR="00F90BEA" w:rsidRPr="003A06CC" w:rsidRDefault="005173B4" w:rsidP="00B34273">
      <w:pPr>
        <w:pStyle w:val="2"/>
        <w:rPr>
          <w:lang w:val="ru-RU"/>
        </w:rPr>
      </w:pPr>
      <w:bookmarkStart w:id="38" w:name="_Toc172787040"/>
      <w:r w:rsidRPr="003A06CC">
        <w:rPr>
          <w:lang w:val="ru-RU"/>
        </w:rPr>
        <w:t>Посмотри статистику по дата фрейму.</w:t>
      </w:r>
      <w:bookmarkEnd w:id="38"/>
    </w:p>
    <w:p w14:paraId="6B584735" w14:textId="4BC1A074" w:rsidR="005173B4" w:rsidRPr="008B209A" w:rsidRDefault="005173B4" w:rsidP="005173B4">
      <w:pPr>
        <w:pStyle w:val="Title"/>
      </w:pPr>
      <w:r w:rsidRPr="00F251DA">
        <w:rPr>
          <w:lang w:val="ru-RU"/>
        </w:rPr>
        <w:t>ячейка</w:t>
      </w:r>
      <w:r w:rsidRPr="008B209A">
        <w:t xml:space="preserve"> </w:t>
      </w:r>
      <w:r>
        <w:t>Jupiter</w:t>
      </w:r>
      <w:r w:rsidRPr="008B209A">
        <w:t xml:space="preserve"> </w:t>
      </w:r>
      <w:r>
        <w:t>Notebook</w:t>
      </w:r>
    </w:p>
    <w:p w14:paraId="7CD3F010" w14:textId="77777777" w:rsidR="005173B4" w:rsidRPr="008B209A" w:rsidRDefault="005173B4" w:rsidP="005173B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aded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describe</w:t>
      </w:r>
      <w:proofErr w:type="spellEnd"/>
      <w:proofErr w:type="gramEnd"/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7171E2D" w14:textId="77777777" w:rsidR="00A93AE6" w:rsidRPr="008B209A" w:rsidRDefault="00A93AE6" w:rsidP="00A93AE6">
      <w:pPr>
        <w:rPr>
          <w:lang w:val="en-US"/>
        </w:rPr>
        <w:sectPr w:rsidR="00A93AE6" w:rsidRPr="008B209A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6C8AAB70" w14:textId="1E136E6A" w:rsidR="005173B4" w:rsidRPr="005173B4" w:rsidRDefault="005173B4" w:rsidP="0069180E">
      <w:pPr>
        <w:pStyle w:val="Title1"/>
        <w:keepNext/>
        <w:keepLines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55A2CE38" w14:textId="77777777" w:rsidR="00A93AE6" w:rsidRDefault="0069180E" w:rsidP="00A93AE6">
      <w:pPr>
        <w:pStyle w:val="ab"/>
        <w:keepLines/>
      </w:pPr>
      <w:r>
        <w:drawing>
          <wp:inline distT="0" distB="0" distL="0" distR="0" wp14:anchorId="1D3AE285" wp14:editId="4E0043D9">
            <wp:extent cx="9251281" cy="2061813"/>
            <wp:effectExtent l="0" t="0" r="0" b="0"/>
            <wp:docPr id="181561049" name="Рисунок 13" descr="Изображение выглядит как текст, снимок экрана, Шрифт, линия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561049" name="Рисунок 13" descr="Изображение выглядит как текст, снимок экрана, Шрифт, линия&#10;&#10;Автоматически созданное описание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39525" cy="2081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83A2" w14:textId="1A11F09A" w:rsidR="00A93AE6" w:rsidRDefault="00A93AE6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4</w:t>
      </w:r>
      <w:r>
        <w:fldChar w:fldCharType="end"/>
      </w:r>
      <w:r>
        <w:t>. Статистика по загруженному дата фрейму</w:t>
      </w:r>
    </w:p>
    <w:p w14:paraId="5C4A7F31" w14:textId="77777777" w:rsidR="00A93AE6" w:rsidRDefault="00A93AE6" w:rsidP="00A93AE6">
      <w:pPr>
        <w:rPr>
          <w:noProof/>
        </w:rPr>
      </w:pPr>
    </w:p>
    <w:p w14:paraId="2CED8B00" w14:textId="77777777" w:rsidR="00A93AE6" w:rsidRPr="00A93AE6" w:rsidRDefault="00A93AE6" w:rsidP="00A93AE6">
      <w:pPr>
        <w:sectPr w:rsidR="00A93AE6" w:rsidRPr="00A93AE6" w:rsidSect="00A93AE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6C3541A8" w14:textId="5865B3F4" w:rsidR="006B73B1" w:rsidRPr="00A93AE6" w:rsidRDefault="0040592B" w:rsidP="00B34273">
      <w:pPr>
        <w:pStyle w:val="2"/>
        <w:rPr>
          <w:lang w:val="ru-RU"/>
        </w:rPr>
      </w:pPr>
      <w:bookmarkStart w:id="39" w:name="_Toc172787041"/>
      <w:r w:rsidRPr="00A93AE6">
        <w:rPr>
          <w:lang w:val="ru-RU"/>
        </w:rPr>
        <w:lastRenderedPageBreak/>
        <w:t>Выделим численные признаки от даты</w:t>
      </w:r>
      <w:bookmarkEnd w:id="39"/>
    </w:p>
    <w:p w14:paraId="5B5692C9" w14:textId="33E22459" w:rsidR="0040592B" w:rsidRPr="002413C8" w:rsidRDefault="0040592B" w:rsidP="0040592B">
      <w:pPr>
        <w:pStyle w:val="Title"/>
        <w:rPr>
          <w:lang w:val="ru-RU"/>
        </w:rPr>
      </w:pPr>
      <w:r w:rsidRPr="002413C8">
        <w:rPr>
          <w:lang w:val="ru-RU"/>
        </w:rPr>
        <w:t xml:space="preserve">ячейка </w:t>
      </w:r>
      <w:r>
        <w:t>Jupiter</w:t>
      </w:r>
      <w:r w:rsidRPr="002413C8">
        <w:rPr>
          <w:lang w:val="ru-RU"/>
        </w:rPr>
        <w:t xml:space="preserve"> </w:t>
      </w:r>
      <w:r>
        <w:t>Notebook</w:t>
      </w:r>
    </w:p>
    <w:p w14:paraId="0873466A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численных признаков</w:t>
      </w:r>
    </w:p>
    <w:p w14:paraId="49610C00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B163E6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s</w:t>
      </w:r>
    </w:p>
    <w:p w14:paraId="60B721BD" w14:textId="18968CC0" w:rsidR="0040592B" w:rsidRPr="0040592B" w:rsidRDefault="0040592B" w:rsidP="0040592B">
      <w:pPr>
        <w:pStyle w:val="Title1"/>
        <w:rPr>
          <w:lang w:val="ru-RU"/>
        </w:rPr>
      </w:pPr>
      <w:r w:rsidRPr="0040592B">
        <w:rPr>
          <w:lang w:val="ru-RU"/>
        </w:rPr>
        <w:t>результат выполнения</w:t>
      </w:r>
    </w:p>
    <w:p w14:paraId="4E192B06" w14:textId="77777777" w:rsidR="006C4C14" w:rsidRPr="006C4C1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>['</w:t>
      </w:r>
      <w:proofErr w:type="spellStart"/>
      <w:r>
        <w:t>chf</w:t>
      </w:r>
      <w:proofErr w:type="spellEnd"/>
      <w:r w:rsidRPr="006C4C14">
        <w:rPr>
          <w:lang w:val="ru-RU"/>
        </w:rPr>
        <w:t>_</w:t>
      </w:r>
      <w:r>
        <w:t>rub</w:t>
      </w:r>
      <w:r w:rsidRPr="006C4C14">
        <w:rPr>
          <w:lang w:val="ru-RU"/>
        </w:rPr>
        <w:t>-(банк-</w:t>
      </w:r>
      <w:proofErr w:type="spellStart"/>
      <w:r w:rsidRPr="006C4C14">
        <w:rPr>
          <w:lang w:val="ru-RU"/>
        </w:rPr>
        <w:t>россии</w:t>
      </w:r>
      <w:proofErr w:type="spellEnd"/>
      <w:r w:rsidRPr="006C4C14">
        <w:rPr>
          <w:lang w:val="ru-RU"/>
        </w:rPr>
        <w:t>)',</w:t>
      </w:r>
    </w:p>
    <w:p w14:paraId="36946F34" w14:textId="77777777" w:rsidR="006C4C14" w:rsidRPr="00874384" w:rsidRDefault="006C4C14" w:rsidP="006C4C14">
      <w:pPr>
        <w:pStyle w:val="TXT1"/>
        <w:rPr>
          <w:lang w:val="ru-RU"/>
        </w:rPr>
      </w:pPr>
      <w:r w:rsidRPr="006C4C14">
        <w:rPr>
          <w:lang w:val="ru-RU"/>
        </w:rPr>
        <w:t xml:space="preserve"> </w:t>
      </w:r>
      <w:r w:rsidRPr="00874384">
        <w:rPr>
          <w:lang w:val="ru-RU"/>
        </w:rPr>
        <w:t>'</w:t>
      </w:r>
      <w:proofErr w:type="spellStart"/>
      <w:r>
        <w:t>cn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77AF88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eur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9E312F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gbp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6D1AA92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jpy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54897C5A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r>
        <w:t>s</w:t>
      </w:r>
      <w:r w:rsidRPr="00874384">
        <w:rPr>
          <w:lang w:val="ru-RU"/>
        </w:rPr>
        <w:t>-</w:t>
      </w:r>
      <w:r>
        <w:t>p</w:t>
      </w:r>
      <w:r w:rsidRPr="00874384">
        <w:rPr>
          <w:lang w:val="ru-RU"/>
        </w:rPr>
        <w:t>-500',</w:t>
      </w:r>
    </w:p>
    <w:p w14:paraId="39747651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>
        <w:t>usd</w:t>
      </w:r>
      <w:proofErr w:type="spellEnd"/>
      <w:r w:rsidRPr="00874384">
        <w:rPr>
          <w:lang w:val="ru-RU"/>
        </w:rPr>
        <w:t>_</w:t>
      </w:r>
      <w:r>
        <w:t>rub</w:t>
      </w:r>
      <w:r w:rsidRPr="00874384">
        <w:rPr>
          <w:lang w:val="ru-RU"/>
        </w:rPr>
        <w:t>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3EBD14D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48C94293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индекс-</w:t>
      </w:r>
      <w:proofErr w:type="spellStart"/>
      <w:r w:rsidRPr="00874384">
        <w:rPr>
          <w:lang w:val="ru-RU"/>
        </w:rPr>
        <w:t>мосбиржи</w:t>
      </w:r>
      <w:proofErr w:type="spellEnd"/>
      <w:r w:rsidRPr="00874384">
        <w:rPr>
          <w:lang w:val="ru-RU"/>
        </w:rPr>
        <w:t>',</w:t>
      </w:r>
    </w:p>
    <w:p w14:paraId="6C0BE5CE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нефть-</w:t>
      </w:r>
      <w:r>
        <w:t>brent</w:t>
      </w:r>
      <w:r w:rsidRPr="00874384">
        <w:rPr>
          <w:lang w:val="ru-RU"/>
        </w:rPr>
        <w:t>',</w:t>
      </w:r>
    </w:p>
    <w:p w14:paraId="1F7BF8F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алладий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720AC93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платина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',</w:t>
      </w:r>
    </w:p>
    <w:p w14:paraId="22D60046" w14:textId="77777777" w:rsidR="006C4C14" w:rsidRPr="00874384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'</w:t>
      </w:r>
      <w:proofErr w:type="spellStart"/>
      <w:r w:rsidRPr="00874384">
        <w:rPr>
          <w:lang w:val="ru-RU"/>
        </w:rPr>
        <w:t>ртс</w:t>
      </w:r>
      <w:proofErr w:type="spellEnd"/>
      <w:r w:rsidRPr="00874384">
        <w:rPr>
          <w:lang w:val="ru-RU"/>
        </w:rPr>
        <w:t>',</w:t>
      </w:r>
    </w:p>
    <w:p w14:paraId="1E2795E0" w14:textId="06D54763" w:rsidR="00D54E28" w:rsidRPr="00F251DA" w:rsidRDefault="006C4C14" w:rsidP="006C4C14">
      <w:pPr>
        <w:pStyle w:val="TXT1"/>
        <w:rPr>
          <w:lang w:val="ru-RU"/>
        </w:rPr>
      </w:pPr>
      <w:r w:rsidRPr="00874384">
        <w:rPr>
          <w:lang w:val="ru-RU"/>
        </w:rPr>
        <w:t xml:space="preserve"> </w:t>
      </w:r>
      <w:r w:rsidRPr="00F251DA">
        <w:rPr>
          <w:lang w:val="ru-RU"/>
        </w:rPr>
        <w:t>'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']</w:t>
      </w:r>
    </w:p>
    <w:p w14:paraId="7F1C37A9" w14:textId="54916D6E" w:rsidR="00332D9F" w:rsidRPr="00DC2CE1" w:rsidRDefault="0040592B" w:rsidP="00B34273">
      <w:pPr>
        <w:pStyle w:val="2"/>
      </w:pPr>
      <w:bookmarkStart w:id="40" w:name="_Toc172787042"/>
      <w:bookmarkStart w:id="41" w:name="_Ref172890308"/>
      <w:proofErr w:type="spellStart"/>
      <w:r w:rsidRPr="0040592B">
        <w:t>Создадим</w:t>
      </w:r>
      <w:proofErr w:type="spellEnd"/>
      <w:r w:rsidRPr="0040592B">
        <w:t xml:space="preserve"> </w:t>
      </w:r>
      <w:proofErr w:type="spellStart"/>
      <w:r w:rsidRPr="0040592B">
        <w:t>словарь</w:t>
      </w:r>
      <w:proofErr w:type="spellEnd"/>
      <w:r w:rsidRPr="0040592B">
        <w:t xml:space="preserve"> </w:t>
      </w:r>
      <w:proofErr w:type="spellStart"/>
      <w:r w:rsidRPr="0040592B">
        <w:t>признаков</w:t>
      </w:r>
      <w:proofErr w:type="spellEnd"/>
      <w:r w:rsidRPr="0040592B">
        <w:t xml:space="preserve"> и </w:t>
      </w:r>
      <w:proofErr w:type="spellStart"/>
      <w:r w:rsidRPr="0040592B">
        <w:t>пояснения</w:t>
      </w:r>
      <w:bookmarkEnd w:id="40"/>
      <w:bookmarkEnd w:id="41"/>
      <w:proofErr w:type="spellEnd"/>
    </w:p>
    <w:p w14:paraId="2AFE1161" w14:textId="77777777" w:rsidR="003A246E" w:rsidRDefault="00DC2CE1" w:rsidP="00DC2CE1">
      <w:r>
        <w:t xml:space="preserve">Для того, чтобы на графиках отображалось более понятное и презентабельное название. Сделаем словарь, где название столбца будет соответствовать его более подробному </w:t>
      </w:r>
      <w:r w:rsidR="003A246E">
        <w:t>описанию</w:t>
      </w:r>
      <w:r>
        <w:t>. Название столбца соответствует названию файла</w:t>
      </w:r>
      <w:r w:rsidR="003A246E">
        <w:t xml:space="preserve">. </w:t>
      </w:r>
    </w:p>
    <w:p w14:paraId="39B0E236" w14:textId="1F1BA805" w:rsidR="003A246E" w:rsidRDefault="003A246E" w:rsidP="00DC2CE1">
      <w:r>
        <w:t>Это действие не обязательно, тогда вместо подробного описания на графике будет выводиться название столбца, которое будет соответствовать названию файла.</w:t>
      </w:r>
    </w:p>
    <w:p w14:paraId="10C9E520" w14:textId="30CC20B5" w:rsidR="0040592B" w:rsidRPr="003901BB" w:rsidRDefault="0040592B" w:rsidP="0040592B">
      <w:pPr>
        <w:pStyle w:val="Title"/>
        <w:rPr>
          <w:lang w:val="ru-RU"/>
        </w:rPr>
      </w:pPr>
      <w:r w:rsidRPr="003901BB">
        <w:rPr>
          <w:lang w:val="ru-RU"/>
        </w:rPr>
        <w:t xml:space="preserve">ячейка </w:t>
      </w:r>
      <w:r>
        <w:t>Jupiter</w:t>
      </w:r>
      <w:r w:rsidRPr="003901BB">
        <w:rPr>
          <w:lang w:val="ru-RU"/>
        </w:rPr>
        <w:t xml:space="preserve"> </w:t>
      </w:r>
      <w:r>
        <w:t>Notebook</w:t>
      </w:r>
    </w:p>
    <w:p w14:paraId="7C292940" w14:textId="7F933792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признаков</w:t>
      </w:r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/</w:t>
      </w:r>
      <w:proofErr w:type="spellStart"/>
      <w:r w:rsidR="000D6557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ов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их пояснения</w:t>
      </w:r>
    </w:p>
    <w:p w14:paraId="52206A65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409E7F2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h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bookmarkStart w:id="42" w:name="_Hlk172894204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Швейцарский франк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7FF80C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u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Евро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75B9CC8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gbp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Британский фунт стерлингов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9A75E1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jp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Японская иен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0A90EAF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s-p-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S&amp;P 500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0A51029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usd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оллар США / Российский рубль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3769E4C3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ny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ub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(банк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росси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Китайский юань / Российский рубль'</w:t>
      </w:r>
    </w:p>
    <w:bookmarkEnd w:id="42"/>
    <w:p w14:paraId="7479EDF2" w14:textId="77777777" w:rsidR="0040592B" w:rsidRPr="00E970C3" w:rsidRDefault="0040592B" w:rsidP="0040592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4AA9B7B8" w14:textId="0C448A82" w:rsidR="0040592B" w:rsidRDefault="003901BB" w:rsidP="00B34273">
      <w:pPr>
        <w:pStyle w:val="2"/>
      </w:pPr>
      <w:bookmarkStart w:id="43" w:name="_Toc172787043"/>
      <w:bookmarkStart w:id="44" w:name="_Ref172889521"/>
      <w:proofErr w:type="spellStart"/>
      <w:r w:rsidRPr="003901BB">
        <w:t>Визуализируем</w:t>
      </w:r>
      <w:proofErr w:type="spellEnd"/>
      <w:r w:rsidRPr="003901BB">
        <w:t xml:space="preserve"> </w:t>
      </w:r>
      <w:proofErr w:type="spellStart"/>
      <w:r w:rsidRPr="003901BB">
        <w:t>распределение</w:t>
      </w:r>
      <w:proofErr w:type="spellEnd"/>
      <w:r w:rsidRPr="003901BB">
        <w:t xml:space="preserve"> </w:t>
      </w:r>
      <w:proofErr w:type="spellStart"/>
      <w:r w:rsidRPr="003901BB">
        <w:t>числовых</w:t>
      </w:r>
      <w:proofErr w:type="spellEnd"/>
      <w:r w:rsidRPr="003901BB">
        <w:t xml:space="preserve"> </w:t>
      </w:r>
      <w:proofErr w:type="spellStart"/>
      <w:r w:rsidRPr="003901BB">
        <w:t>признаков</w:t>
      </w:r>
      <w:bookmarkEnd w:id="43"/>
      <w:bookmarkEnd w:id="44"/>
      <w:proofErr w:type="spellEnd"/>
    </w:p>
    <w:p w14:paraId="75FC0542" w14:textId="10561B18" w:rsidR="003901BB" w:rsidRPr="00F251DA" w:rsidRDefault="003901BB" w:rsidP="003901BB">
      <w:pPr>
        <w:pStyle w:val="Title"/>
        <w:rPr>
          <w:lang w:val="ru-RU"/>
        </w:rPr>
      </w:pPr>
      <w:r w:rsidRPr="00F251DA">
        <w:rPr>
          <w:lang w:val="ru-RU"/>
        </w:rPr>
        <w:t xml:space="preserve">ячейка </w:t>
      </w:r>
      <w:r>
        <w:t>Jupiter</w:t>
      </w:r>
      <w:r w:rsidRPr="00F251DA">
        <w:rPr>
          <w:lang w:val="ru-RU"/>
        </w:rPr>
        <w:t xml:space="preserve"> </w:t>
      </w:r>
      <w:r>
        <w:t>Notebook</w:t>
      </w:r>
    </w:p>
    <w:p w14:paraId="24368D47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ём полотно</w:t>
      </w:r>
    </w:p>
    <w:p w14:paraId="5BD6AC4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559C885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128772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387020C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Распределение числовых признаков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0A67E2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00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4E43AFA2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5B5BC8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80E8FB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1AC1EF1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232BFE1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BE5E9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7408CB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126346F6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A6163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AF4DCA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3482A5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</w:p>
    <w:p w14:paraId="528DB51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168C02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4AA10DC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9A9B88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94D7D23" w14:textId="760BAAC5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5, не уб</w:t>
      </w:r>
      <w:r w:rsidR="00392479"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рая название оси</w:t>
      </w:r>
    </w:p>
    <w:p w14:paraId="7CC65B3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5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0A53879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гистограмму</w:t>
      </w:r>
    </w:p>
    <w:p w14:paraId="3D74537F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his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32B40B4D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0224C7C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Автоматически уместить все элементы на полотн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 </w:t>
      </w:r>
    </w:p>
    <w:p w14:paraId="7EDCFDC5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ght</w:t>
      </w:r>
      <w:proofErr w:type="gramEnd"/>
      <w:r w:rsidRPr="00E970C3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ayou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7F006EC4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EA64D50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5CF0D67E" w14:textId="77777777" w:rsidR="006C4C14" w:rsidRPr="00E970C3" w:rsidRDefault="006C4C14" w:rsidP="006C4C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5302C595" w14:textId="4D3030C4" w:rsidR="003901BB" w:rsidRDefault="006C4C14" w:rsidP="0069180E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7A9A8F48" w14:textId="77777777" w:rsidR="003A246E" w:rsidRDefault="0069180E" w:rsidP="003A246E">
      <w:pPr>
        <w:pStyle w:val="ab"/>
      </w:pPr>
      <w:r>
        <w:drawing>
          <wp:inline distT="0" distB="0" distL="0" distR="0" wp14:anchorId="3BECB4ED" wp14:editId="43E6B9DE">
            <wp:extent cx="5949150" cy="6989233"/>
            <wp:effectExtent l="0" t="0" r="0" b="2540"/>
            <wp:docPr id="110006828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068284" name="Рисунок 110006828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6774" cy="6998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A2F55" w14:textId="4A6A993A" w:rsidR="003901BB" w:rsidRDefault="003A246E" w:rsidP="00F574F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5</w:t>
      </w:r>
      <w:r>
        <w:fldChar w:fldCharType="end"/>
      </w:r>
      <w:r>
        <w:t>. Распределение численных показателей дата фрейма</w:t>
      </w:r>
    </w:p>
    <w:p w14:paraId="3DBECA0C" w14:textId="3D2F0D2E" w:rsidR="006C4C14" w:rsidRPr="004A26C5" w:rsidRDefault="004A26C5" w:rsidP="004A26C5">
      <w:pPr>
        <w:pStyle w:val="a0"/>
      </w:pPr>
      <w:bookmarkStart w:id="45" w:name="_Toc172787044"/>
      <w:r w:rsidRPr="004A26C5">
        <w:t>Посмотрим какие признаки имеют выбросы</w:t>
      </w:r>
      <w:bookmarkEnd w:id="45"/>
    </w:p>
    <w:p w14:paraId="19D5715F" w14:textId="31BF1C05" w:rsidR="004A26C5" w:rsidRPr="004A26C5" w:rsidRDefault="004A26C5" w:rsidP="004A26C5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D68896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0E6CE27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02385D6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проводит тестирование столбцов на выбросы методом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cor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4763E30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5E0A512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сследуемый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с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CD71C94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колонок,</w:t>
      </w:r>
    </w:p>
    <w:p w14:paraId="73703F7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hreshold_val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орогово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значени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Z-score,</w:t>
      </w:r>
    </w:p>
    <w:p w14:paraId="343EBE8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ловарь признаков и их пояснения,</w:t>
      </w:r>
    </w:p>
    <w:p w14:paraId="6620DB4C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текстовый отчет и список выбросов.</w:t>
      </w:r>
    </w:p>
    <w:p w14:paraId="1589D5A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'''</w:t>
      </w:r>
    </w:p>
    <w:p w14:paraId="63D6B98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3F98DAB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количество цифр после запятой</w:t>
      </w:r>
    </w:p>
    <w:p w14:paraId="660B9AC9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] </w:t>
      </w:r>
      <w:r w:rsidRPr="008B209A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ист</w:t>
      </w:r>
      <w:r w:rsidRPr="008B209A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ыбросов</w:t>
      </w:r>
    </w:p>
    <w:p w14:paraId="663DF7F8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25ED4F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числ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Z-score</w:t>
      </w:r>
    </w:p>
    <w:p w14:paraId="3B1CC27A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n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ab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ats.zscor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)</w:t>
      </w:r>
    </w:p>
    <w:p w14:paraId="595D856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становка порогового значения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73D2C9E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</w:t>
      </w:r>
    </w:p>
    <w:p w14:paraId="7897AF4D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Выявление выбросов на основе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score</w:t>
      </w:r>
    </w:p>
    <w:p w14:paraId="6E2D12D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[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z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gt;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hresho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2386AF1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596B793D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&gt; </w:t>
      </w:r>
      <w:r w:rsidRPr="008B209A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B170343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CE4DC9D" w14:textId="77777777" w:rsidR="004A26C5" w:rsidRPr="008B209A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42F01A26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ьное название</w:t>
      </w:r>
    </w:p>
    <w:p w14:paraId="1027F69B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 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</w:p>
    <w:p w14:paraId="682C40C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</w:p>
    <w:p w14:paraId="04BDA2B5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+=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толбц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</w:t>
      </w:r>
      <w:proofErr w:type="gram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gramEnd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. Me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ea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A17A4C2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in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ax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ax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\</w:t>
      </w:r>
    </w:p>
    <w:p w14:paraId="7818B0B7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da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mod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Median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.median(), </w:t>
      </w:r>
      <w:r w:rsidRPr="00E970C3">
        <w:rPr>
          <w:rFonts w:eastAsia="Times New Roman" w:cs="Times New Roman"/>
          <w:color w:val="0070C1"/>
          <w:kern w:val="0"/>
          <w:szCs w:val="21"/>
          <w14:ligatures w14:val="none"/>
        </w:rPr>
        <w:t>NU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</w:p>
    <w:p w14:paraId="664061A0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4EEE2EC9" w14:textId="77777777" w:rsidR="004A26C5" w:rsidRPr="00E970C3" w:rsidRDefault="004A26C5" w:rsidP="004A26C5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 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</w:p>
    <w:p w14:paraId="26CE1304" w14:textId="69A0C620" w:rsidR="004A26C5" w:rsidRPr="008D7714" w:rsidRDefault="008D7714" w:rsidP="008D771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0CD4696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viev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4BDC1FA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6B7534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водит строки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 в которых есть выбросы.</w:t>
      </w:r>
    </w:p>
    <w:p w14:paraId="5203F163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</w:p>
    <w:p w14:paraId="7C504E2F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outliers_li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,</w:t>
      </w:r>
    </w:p>
    <w:p w14:paraId="2FD45E81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название признака (фичи),</w:t>
      </w:r>
    </w:p>
    <w:p w14:paraId="013A5767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индексы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ыбросов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3637CA68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   '''</w:t>
      </w:r>
    </w:p>
    <w:p w14:paraId="155CD645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outliers:</w:t>
      </w:r>
    </w:p>
    <w:p w14:paraId="2594D5E2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.name =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9DDF726" w14:textId="77777777" w:rsidR="008D7714" w:rsidRPr="00E970C3" w:rsidRDefault="008D7714" w:rsidP="008D771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index</w:t>
      </w:r>
      <w:proofErr w:type="spellEnd"/>
      <w:proofErr w:type="gramEnd"/>
    </w:p>
    <w:p w14:paraId="26F153F8" w14:textId="64585B70" w:rsidR="003C4F64" w:rsidRPr="00874384" w:rsidRDefault="00874384" w:rsidP="00874384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6BCF10D3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вед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изна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оторы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мею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бросы</w:t>
      </w:r>
      <w:proofErr w:type="spellEnd"/>
    </w:p>
    <w:p w14:paraId="01C56651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_outlie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emission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_col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50965C" w14:textId="77777777" w:rsidR="003C4F64" w:rsidRPr="00E970C3" w:rsidRDefault="003C4F64" w:rsidP="00874384">
      <w:pPr>
        <w:pStyle w:val="TXT1"/>
      </w:pPr>
    </w:p>
    <w:p w14:paraId="4542F918" w14:textId="77777777" w:rsidR="00874384" w:rsidRPr="00E970C3" w:rsidRDefault="00874384" w:rsidP="0087438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дем текстовый отчёт по выбросам</w:t>
      </w:r>
    </w:p>
    <w:p w14:paraId="355AF5CC" w14:textId="77777777" w:rsidR="00874384" w:rsidRPr="00F251DA" w:rsidRDefault="00874384" w:rsidP="00874384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x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utlier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ABD5038" w14:textId="3AE571B9" w:rsidR="003C4F64" w:rsidRPr="00874384" w:rsidRDefault="00874384" w:rsidP="00874384">
      <w:pPr>
        <w:pStyle w:val="Title1"/>
        <w:rPr>
          <w:lang w:val="ru-RU"/>
        </w:rPr>
      </w:pPr>
      <w:r w:rsidRPr="00874384">
        <w:rPr>
          <w:lang w:val="ru-RU"/>
        </w:rPr>
        <w:t>результат выполнения</w:t>
      </w:r>
    </w:p>
    <w:p w14:paraId="2159B3C4" w14:textId="77777777" w:rsidR="00874384" w:rsidRPr="00874384" w:rsidRDefault="00874384" w:rsidP="00874384">
      <w:pPr>
        <w:pStyle w:val="TXT1"/>
        <w:rPr>
          <w:lang w:val="ru-RU"/>
        </w:rPr>
      </w:pPr>
      <w:r w:rsidRPr="00874384">
        <w:rPr>
          <w:lang w:val="ru-RU"/>
        </w:rPr>
        <w:t>В столбце золото-(банк-</w:t>
      </w:r>
      <w:proofErr w:type="spellStart"/>
      <w:r w:rsidRPr="00874384">
        <w:rPr>
          <w:lang w:val="ru-RU"/>
        </w:rPr>
        <w:t>россии</w:t>
      </w:r>
      <w:proofErr w:type="spellEnd"/>
      <w:r w:rsidRPr="00874384">
        <w:rPr>
          <w:lang w:val="ru-RU"/>
        </w:rPr>
        <w:t>),</w:t>
      </w:r>
    </w:p>
    <w:p w14:paraId="09523C4D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2406.81, Min: 486.82, Max: 7231.12, Moda: 5993.16, Median: 2246.76 </w:t>
      </w:r>
    </w:p>
    <w:p w14:paraId="32DFFE23" w14:textId="77777777" w:rsidR="00874384" w:rsidRPr="00874384" w:rsidRDefault="00874384" w:rsidP="00874384">
      <w:pPr>
        <w:pStyle w:val="TXT1"/>
      </w:pPr>
    </w:p>
    <w:p w14:paraId="562545FA" w14:textId="77777777" w:rsidR="00874384" w:rsidRPr="008B209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</w:t>
      </w:r>
      <w:r w:rsidRPr="008B209A">
        <w:rPr>
          <w:lang w:val="ru-RU"/>
        </w:rPr>
        <w:t xml:space="preserve"> </w:t>
      </w:r>
      <w:r w:rsidRPr="00F251DA">
        <w:rPr>
          <w:lang w:val="ru-RU"/>
        </w:rPr>
        <w:t>столбце</w:t>
      </w:r>
      <w:r w:rsidRPr="008B209A">
        <w:rPr>
          <w:lang w:val="ru-RU"/>
        </w:rPr>
        <w:t xml:space="preserve"> </w:t>
      </w:r>
      <w:r w:rsidRPr="00F251DA">
        <w:rPr>
          <w:lang w:val="ru-RU"/>
        </w:rPr>
        <w:t>индекс</w:t>
      </w:r>
      <w:r w:rsidRPr="008B209A">
        <w:rPr>
          <w:lang w:val="ru-RU"/>
        </w:rPr>
        <w:t>-</w:t>
      </w:r>
      <w:proofErr w:type="spellStart"/>
      <w:r w:rsidRPr="00F251DA">
        <w:rPr>
          <w:lang w:val="ru-RU"/>
        </w:rPr>
        <w:t>мосбиржи</w:t>
      </w:r>
      <w:proofErr w:type="spellEnd"/>
      <w:r w:rsidRPr="008B209A">
        <w:rPr>
          <w:lang w:val="ru-RU"/>
        </w:rPr>
        <w:t>,</w:t>
      </w:r>
    </w:p>
    <w:p w14:paraId="6EFA69AD" w14:textId="77777777" w:rsidR="00874384" w:rsidRPr="00874384" w:rsidRDefault="00874384" w:rsidP="00874384">
      <w:pPr>
        <w:pStyle w:val="TXT1"/>
      </w:pPr>
      <w:r w:rsidRPr="008B209A">
        <w:rPr>
          <w:lang w:val="ru-RU"/>
        </w:rPr>
        <w:t xml:space="preserve">3 </w:t>
      </w:r>
      <w:proofErr w:type="gramStart"/>
      <w:r w:rsidRPr="00F251DA">
        <w:rPr>
          <w:lang w:val="ru-RU"/>
        </w:rPr>
        <w:t>выбросов</w:t>
      </w:r>
      <w:proofErr w:type="gramEnd"/>
      <w:r w:rsidRPr="008B209A">
        <w:rPr>
          <w:lang w:val="ru-RU"/>
        </w:rPr>
        <w:t xml:space="preserve">. </w:t>
      </w:r>
      <w:r w:rsidRPr="00874384">
        <w:t xml:space="preserve">Mean: 2017.93, Min: 513.62, Max: 4287.52, Moda: 647.8, Median: 1765.4 </w:t>
      </w:r>
    </w:p>
    <w:p w14:paraId="17B4F43B" w14:textId="77777777" w:rsidR="00874384" w:rsidRPr="00874384" w:rsidRDefault="00874384" w:rsidP="00874384">
      <w:pPr>
        <w:pStyle w:val="TXT1"/>
      </w:pPr>
    </w:p>
    <w:p w14:paraId="140A41F2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алладий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68909177" w14:textId="77777777" w:rsidR="00874384" w:rsidRPr="00874384" w:rsidRDefault="00874384" w:rsidP="00874384">
      <w:pPr>
        <w:pStyle w:val="TXT1"/>
      </w:pPr>
      <w:r w:rsidRPr="00874384">
        <w:t xml:space="preserve">6 </w:t>
      </w:r>
      <w:proofErr w:type="spellStart"/>
      <w:r w:rsidRPr="00874384">
        <w:t>выбросов</w:t>
      </w:r>
      <w:proofErr w:type="spellEnd"/>
      <w:r w:rsidRPr="00874384">
        <w:t xml:space="preserve">. Mean: 1889.29, Min: 144.32, Max: 8507.4, Moda: 3275.71, Median: 1235.6 </w:t>
      </w:r>
    </w:p>
    <w:p w14:paraId="0D29770C" w14:textId="77777777" w:rsidR="00874384" w:rsidRPr="00874384" w:rsidRDefault="00874384" w:rsidP="00874384">
      <w:pPr>
        <w:pStyle w:val="TXT1"/>
      </w:pPr>
    </w:p>
    <w:p w14:paraId="0AC8C1A8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платина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52BA09A5" w14:textId="77777777" w:rsidR="00874384" w:rsidRPr="00874384" w:rsidRDefault="00874384" w:rsidP="00874384">
      <w:pPr>
        <w:pStyle w:val="TXT1"/>
      </w:pPr>
      <w:r w:rsidRPr="00874384">
        <w:t xml:space="preserve">1 </w:t>
      </w:r>
      <w:proofErr w:type="spellStart"/>
      <w:r w:rsidRPr="00874384">
        <w:t>выбросов</w:t>
      </w:r>
      <w:proofErr w:type="spellEnd"/>
      <w:r w:rsidRPr="00874384">
        <w:t xml:space="preserve">. Mean: 1775.77, Min: 664.78, Max: 3396.33, Moda: 2883.54, Median: 1714.11 </w:t>
      </w:r>
    </w:p>
    <w:p w14:paraId="4610E0F3" w14:textId="77777777" w:rsidR="00874384" w:rsidRPr="00874384" w:rsidRDefault="00874384" w:rsidP="00874384">
      <w:pPr>
        <w:pStyle w:val="TXT1"/>
      </w:pPr>
    </w:p>
    <w:p w14:paraId="1092943C" w14:textId="77777777" w:rsidR="00874384" w:rsidRPr="00874384" w:rsidRDefault="00874384" w:rsidP="00874384">
      <w:pPr>
        <w:pStyle w:val="TXT1"/>
      </w:pPr>
      <w:r w:rsidRPr="00874384">
        <w:t xml:space="preserve">В </w:t>
      </w:r>
      <w:proofErr w:type="spellStart"/>
      <w:r w:rsidRPr="00874384">
        <w:t>столбце</w:t>
      </w:r>
      <w:proofErr w:type="spellEnd"/>
      <w:r w:rsidRPr="00874384">
        <w:t xml:space="preserve"> </w:t>
      </w:r>
      <w:proofErr w:type="spellStart"/>
      <w:r w:rsidRPr="00874384">
        <w:t>ртс</w:t>
      </w:r>
      <w:proofErr w:type="spellEnd"/>
      <w:r w:rsidRPr="00874384">
        <w:t>,</w:t>
      </w:r>
    </w:p>
    <w:p w14:paraId="624D7FFC" w14:textId="77777777" w:rsidR="00874384" w:rsidRPr="00874384" w:rsidRDefault="00874384" w:rsidP="00874384">
      <w:pPr>
        <w:pStyle w:val="TXT1"/>
      </w:pPr>
      <w:r w:rsidRPr="00874384">
        <w:t xml:space="preserve">11 </w:t>
      </w:r>
      <w:proofErr w:type="spellStart"/>
      <w:r w:rsidRPr="00874384">
        <w:t>выбросов</w:t>
      </w:r>
      <w:proofErr w:type="spellEnd"/>
      <w:r w:rsidRPr="00874384">
        <w:t xml:space="preserve">. Mean: 1325.14, Min: 498.2, Max: 2487.92, Moda: 982.94, Median: 1274.45 </w:t>
      </w:r>
    </w:p>
    <w:p w14:paraId="5233DD9B" w14:textId="77777777" w:rsidR="00874384" w:rsidRPr="00874384" w:rsidRDefault="00874384" w:rsidP="00874384">
      <w:pPr>
        <w:pStyle w:val="TXT1"/>
      </w:pPr>
    </w:p>
    <w:p w14:paraId="2AC97534" w14:textId="77777777" w:rsidR="00874384" w:rsidRPr="00F251DA" w:rsidRDefault="00874384" w:rsidP="00874384">
      <w:pPr>
        <w:pStyle w:val="TXT1"/>
        <w:rPr>
          <w:lang w:val="ru-RU"/>
        </w:rPr>
      </w:pPr>
      <w:r w:rsidRPr="00F251DA">
        <w:rPr>
          <w:lang w:val="ru-RU"/>
        </w:rPr>
        <w:t>В столбце серебро-(банк-</w:t>
      </w:r>
      <w:proofErr w:type="spellStart"/>
      <w:r w:rsidRPr="00F251DA">
        <w:rPr>
          <w:lang w:val="ru-RU"/>
        </w:rPr>
        <w:t>россии</w:t>
      </w:r>
      <w:proofErr w:type="spellEnd"/>
      <w:r w:rsidRPr="00F251DA">
        <w:rPr>
          <w:lang w:val="ru-RU"/>
        </w:rPr>
        <w:t>),</w:t>
      </w:r>
    </w:p>
    <w:p w14:paraId="0DA202F7" w14:textId="77777777" w:rsidR="00874384" w:rsidRPr="00874384" w:rsidRDefault="00874384" w:rsidP="00874384">
      <w:pPr>
        <w:pStyle w:val="TXT1"/>
      </w:pPr>
      <w:r w:rsidRPr="00874384">
        <w:t xml:space="preserve">21 </w:t>
      </w:r>
      <w:proofErr w:type="spellStart"/>
      <w:r w:rsidRPr="00874384">
        <w:t>выбросов</w:t>
      </w:r>
      <w:proofErr w:type="spellEnd"/>
      <w:r w:rsidRPr="00874384">
        <w:t xml:space="preserve">. Mean: 33.01, Min: 7.81, Max: 92.42, Moda: 32.11, Median: 31.27 </w:t>
      </w:r>
    </w:p>
    <w:p w14:paraId="1B58849D" w14:textId="34EE89B5" w:rsidR="00874384" w:rsidRPr="008F08F0" w:rsidRDefault="00874384" w:rsidP="00874384">
      <w:proofErr w:type="gramStart"/>
      <w:r>
        <w:t>Каких то</w:t>
      </w:r>
      <w:proofErr w:type="gramEnd"/>
      <w:r>
        <w:t xml:space="preserve"> аномалий в выбросах не наблюдается, данные корректны. При применении модели </w:t>
      </w:r>
      <w:proofErr w:type="spellStart"/>
      <w:r w:rsidRPr="008F08F0">
        <w:rPr>
          <w:rStyle w:val="bash0"/>
        </w:rPr>
        <w:t>RandomForestRegressor</w:t>
      </w:r>
      <w:proofErr w:type="spellEnd"/>
      <w:r w:rsidRPr="008F08F0">
        <w:t xml:space="preserve"> </w:t>
      </w:r>
      <w:r w:rsidR="008F08F0">
        <w:t xml:space="preserve">сглаживание выбросов с помощью логарифмической функции или другими методами, результат предсказаний не улучшает. Оставим дата фрейм без изменений. </w:t>
      </w:r>
    </w:p>
    <w:p w14:paraId="68BBAD5B" w14:textId="5972EE4A" w:rsidR="0007382D" w:rsidRDefault="0007382D" w:rsidP="008D5A84">
      <w:pPr>
        <w:pStyle w:val="a0"/>
      </w:pPr>
      <w:bookmarkStart w:id="46" w:name="_Toc172787045"/>
      <w:r w:rsidRPr="0007382D">
        <w:t>Создание новых признаков</w:t>
      </w:r>
      <w:bookmarkEnd w:id="46"/>
    </w:p>
    <w:p w14:paraId="5C3FCD53" w14:textId="138A13C0" w:rsidR="0007382D" w:rsidRDefault="0007382D" w:rsidP="0007382D">
      <w:r>
        <w:t>Создадим дополнительные признаки год, квартал, месяц, неделя, день, которые в дальнейшем помогут нам при выполнении запросов.</w:t>
      </w:r>
    </w:p>
    <w:p w14:paraId="6F3995E0" w14:textId="7342E6D0" w:rsidR="0007382D" w:rsidRPr="008D5A84" w:rsidRDefault="0007382D" w:rsidP="0007382D">
      <w:pPr>
        <w:pStyle w:val="Title"/>
      </w:pPr>
      <w:r w:rsidRPr="0007382D">
        <w:rPr>
          <w:lang w:val="ru-RU"/>
        </w:rPr>
        <w:t xml:space="preserve"> </w:t>
      </w:r>
      <w:proofErr w:type="spellStart"/>
      <w:r w:rsidRPr="0007382D">
        <w:t>ячейка</w:t>
      </w:r>
      <w:proofErr w:type="spellEnd"/>
      <w:r w:rsidRPr="0007382D">
        <w:t xml:space="preserve"> Jupiter Notebook</w:t>
      </w:r>
    </w:p>
    <w:p w14:paraId="5D1E5D5F" w14:textId="3A7B2F21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0000FF"/>
          <w:kern w:val="0"/>
          <w14:ligatures w14:val="none"/>
        </w:rPr>
        <w:t>de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>):</w:t>
      </w:r>
    </w:p>
    <w:p w14:paraId="70F0EAF6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572DD52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определения квартала.</w:t>
      </w:r>
    </w:p>
    <w:p w14:paraId="02A179AB" w14:textId="77777777" w:rsidR="0007382D" w:rsidRPr="00F90BEA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07C557A9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90BEA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месяца 1-12,</w:t>
      </w:r>
    </w:p>
    <w:p w14:paraId="38C0AD4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>: номер квартала 1-4, или -1, если ошибка.</w:t>
      </w:r>
    </w:p>
    <w:p w14:paraId="52C3BD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 </w:t>
      </w:r>
      <w:r w:rsidRPr="00FF5AD8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3A3743A1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if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752A5705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</w:t>
      </w:r>
    </w:p>
    <w:p w14:paraId="74594B5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4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6</w:t>
      </w:r>
      <w:r w:rsidRPr="0007382D">
        <w:rPr>
          <w:rFonts w:eastAsia="Times New Roman" w:cs="Times New Roman"/>
          <w:kern w:val="0"/>
          <w14:ligatures w14:val="none"/>
        </w:rPr>
        <w:t>:</w:t>
      </w:r>
    </w:p>
    <w:p w14:paraId="20ACDBAB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2</w:t>
      </w:r>
    </w:p>
    <w:p w14:paraId="2274017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7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9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576923F8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3</w:t>
      </w:r>
    </w:p>
    <w:p w14:paraId="7795D6F4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07382D">
        <w:rPr>
          <w:rFonts w:eastAsia="Times New Roman" w:cs="Times New Roman"/>
          <w:color w:val="AF00DB"/>
          <w:kern w:val="0"/>
          <w14:ligatures w14:val="none"/>
        </w:rPr>
        <w:t>elif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0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r w:rsidRPr="0007382D">
        <w:rPr>
          <w:rFonts w:eastAsia="Times New Roman" w:cs="Times New Roman"/>
          <w:kern w:val="0"/>
          <w14:ligatures w14:val="none"/>
        </w:rPr>
        <w:t xml:space="preserve"> &lt;= </w:t>
      </w:r>
      <w:r w:rsidRPr="0007382D">
        <w:rPr>
          <w:rFonts w:eastAsia="Times New Roman" w:cs="Times New Roman"/>
          <w:color w:val="098658"/>
          <w:kern w:val="0"/>
          <w14:ligatures w14:val="none"/>
        </w:rPr>
        <w:t>12</w:t>
      </w:r>
      <w:r w:rsidRPr="0007382D">
        <w:rPr>
          <w:rFonts w:eastAsia="Times New Roman" w:cs="Times New Roman"/>
          <w:kern w:val="0"/>
          <w14:ligatures w14:val="none"/>
        </w:rPr>
        <w:t>:    </w:t>
      </w:r>
    </w:p>
    <w:p w14:paraId="4A644421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 xml:space="preserve">       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4</w:t>
      </w:r>
    </w:p>
    <w:p w14:paraId="039678A3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else</w:t>
      </w:r>
      <w:r w:rsidRPr="00FF5AD8">
        <w:rPr>
          <w:rFonts w:eastAsia="Times New Roman" w:cs="Times New Roman"/>
          <w:kern w:val="0"/>
          <w:lang w:val="ru-RU"/>
          <w14:ligatures w14:val="none"/>
        </w:rPr>
        <w:t>:</w:t>
      </w:r>
    </w:p>
    <w:p w14:paraId="3E9EC61A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kern w:val="0"/>
          <w14:ligatures w14:val="none"/>
        </w:rPr>
        <w:t> 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</w:t>
      </w:r>
      <w:r w:rsidRPr="0007382D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FF5AD8">
        <w:rPr>
          <w:rFonts w:eastAsia="Times New Roman" w:cs="Times New Roman"/>
          <w:kern w:val="0"/>
          <w:lang w:val="ru-RU"/>
          <w14:ligatures w14:val="none"/>
        </w:rPr>
        <w:t xml:space="preserve"> -</w:t>
      </w:r>
      <w:r w:rsidRPr="00FF5AD8">
        <w:rPr>
          <w:rFonts w:eastAsia="Times New Roman" w:cs="Times New Roman"/>
          <w:color w:val="098658"/>
          <w:kern w:val="0"/>
          <w:lang w:val="ru-RU"/>
          <w14:ligatures w14:val="none"/>
        </w:rPr>
        <w:t>1</w:t>
      </w:r>
    </w:p>
    <w:p w14:paraId="2747D7EF" w14:textId="77777777" w:rsidR="0007382D" w:rsidRPr="00FF5AD8" w:rsidRDefault="0007382D" w:rsidP="0007382D">
      <w:pPr>
        <w:pStyle w:val="TXT1"/>
        <w:rPr>
          <w:lang w:val="ru-RU"/>
        </w:rPr>
      </w:pPr>
    </w:p>
    <w:p w14:paraId="35D86DA6" w14:textId="77777777" w:rsidR="0007382D" w:rsidRPr="00FF5AD8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# Создадим дополнительные признаки (год, месяц, день, день недели (</w:t>
      </w:r>
      <w:proofErr w:type="spellStart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Пн</w:t>
      </w:r>
      <w:proofErr w:type="spellEnd"/>
      <w:r w:rsidRPr="00FF5AD8">
        <w:rPr>
          <w:rFonts w:eastAsia="Times New Roman" w:cs="Times New Roman"/>
          <w:color w:val="008000"/>
          <w:kern w:val="0"/>
          <w:lang w:val="ru-RU"/>
          <w14:ligatures w14:val="none"/>
        </w:rPr>
        <w:t>-Вс), номер недели, квартал)</w:t>
      </w:r>
    </w:p>
    <w:p w14:paraId="4AF340C9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Yea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year</w:t>
      </w:r>
      <w:proofErr w:type="spellEnd"/>
      <w:proofErr w:type="gramEnd"/>
    </w:p>
    <w:p w14:paraId="710943C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month</w:t>
      </w:r>
      <w:proofErr w:type="spellEnd"/>
      <w:proofErr w:type="gramEnd"/>
    </w:p>
    <w:p w14:paraId="0B7ACEB7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weekday</w:t>
      </w:r>
      <w:proofErr w:type="spellEnd"/>
      <w:proofErr w:type="gramEnd"/>
    </w:p>
    <w:p w14:paraId="015901A6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Day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day</w:t>
      </w:r>
      <w:proofErr w:type="spellEnd"/>
      <w:proofErr w:type="gramEnd"/>
    </w:p>
    <w:p w14:paraId="4EA0F580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Week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proofErr w:type="spellStart"/>
      <w:r w:rsidRPr="0007382D">
        <w:rPr>
          <w:rFonts w:eastAsia="Times New Roman" w:cs="Times New Roman"/>
          <w:color w:val="A31515"/>
          <w:kern w:val="0"/>
          <w14:ligatures w14:val="none"/>
        </w:rPr>
        <w:t>Дата</w:t>
      </w:r>
      <w:proofErr w:type="spellEnd"/>
      <w:r w:rsidRPr="0007382D">
        <w:rPr>
          <w:rFonts w:eastAsia="Times New Roman" w:cs="Times New Roman"/>
          <w:color w:val="A31515"/>
          <w:kern w:val="0"/>
          <w14:ligatures w14:val="none"/>
        </w:rPr>
        <w:t>'</w:t>
      </w:r>
      <w:r w:rsidRPr="0007382D">
        <w:rPr>
          <w:rFonts w:eastAsia="Times New Roman" w:cs="Times New Roman"/>
          <w:kern w:val="0"/>
          <w14:ligatures w14:val="none"/>
        </w:rPr>
        <w:t>].</w:t>
      </w:r>
      <w:proofErr w:type="spellStart"/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dt</w:t>
      </w:r>
      <w:r w:rsidRPr="0007382D">
        <w:rPr>
          <w:rFonts w:eastAsia="Times New Roman" w:cs="Times New Roman"/>
          <w:kern w:val="0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isocalendar</w:t>
      </w:r>
      <w:proofErr w:type="spellEnd"/>
      <w:proofErr w:type="gramEnd"/>
      <w:r w:rsidRPr="0007382D">
        <w:rPr>
          <w:rFonts w:eastAsia="Times New Roman" w:cs="Times New Roman"/>
          <w:kern w:val="0"/>
          <w14:ligatures w14:val="none"/>
        </w:rPr>
        <w:t>().week</w:t>
      </w:r>
    </w:p>
    <w:p w14:paraId="0FF7122F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Quarter'</w:t>
      </w:r>
      <w:r w:rsidRPr="0007382D">
        <w:rPr>
          <w:rFonts w:eastAsia="Times New Roman" w:cs="Times New Roman"/>
          <w:kern w:val="0"/>
          <w14:ligatures w14:val="none"/>
        </w:rPr>
        <w:t xml:space="preserve">] = </w:t>
      </w:r>
      <w:proofErr w:type="spellStart"/>
      <w:r w:rsidRPr="0007382D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[</w:t>
      </w:r>
      <w:r w:rsidRPr="0007382D">
        <w:rPr>
          <w:rFonts w:eastAsia="Times New Roman" w:cs="Times New Roman"/>
          <w:color w:val="A31515"/>
          <w:kern w:val="0"/>
          <w14:ligatures w14:val="none"/>
        </w:rPr>
        <w:t>'Month'</w:t>
      </w:r>
      <w:proofErr w:type="gramStart"/>
      <w:r w:rsidRPr="0007382D">
        <w:rPr>
          <w:rFonts w:eastAsia="Times New Roman" w:cs="Times New Roman"/>
          <w:kern w:val="0"/>
          <w14:ligatures w14:val="none"/>
        </w:rPr>
        <w:t>]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apply</w:t>
      </w:r>
      <w:proofErr w:type="gram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00FF"/>
          <w:kern w:val="0"/>
          <w14:ligatures w14:val="none"/>
        </w:rPr>
        <w:t>lambda</w:t>
      </w:r>
      <w:r w:rsidRPr="0007382D">
        <w:rPr>
          <w:rFonts w:eastAsia="Times New Roman" w:cs="Times New Roman"/>
          <w:kern w:val="0"/>
          <w14:ligatures w14:val="none"/>
        </w:rPr>
        <w:t xml:space="preserve"> 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 xml:space="preserve">: </w:t>
      </w:r>
      <w:proofErr w:type="spellStart"/>
      <w:r w:rsidRPr="0007382D">
        <w:rPr>
          <w:rFonts w:eastAsia="Times New Roman" w:cs="Times New Roman"/>
          <w:color w:val="795E26"/>
          <w:kern w:val="0"/>
          <w14:ligatures w14:val="none"/>
        </w:rPr>
        <w:t>choice_quarter</w:t>
      </w:r>
      <w:proofErr w:type="spellEnd"/>
      <w:r w:rsidRPr="0007382D">
        <w:rPr>
          <w:rFonts w:eastAsia="Times New Roman" w:cs="Times New Roman"/>
          <w:kern w:val="0"/>
          <w14:ligatures w14:val="none"/>
        </w:rPr>
        <w:t>(</w:t>
      </w:r>
      <w:r w:rsidRPr="0007382D">
        <w:rPr>
          <w:rFonts w:eastAsia="Times New Roman" w:cs="Times New Roman"/>
          <w:color w:val="001080"/>
          <w:kern w:val="0"/>
          <w14:ligatures w14:val="none"/>
        </w:rPr>
        <w:t>x</w:t>
      </w:r>
      <w:r w:rsidRPr="0007382D">
        <w:rPr>
          <w:rFonts w:eastAsia="Times New Roman" w:cs="Times New Roman"/>
          <w:kern w:val="0"/>
          <w14:ligatures w14:val="none"/>
        </w:rPr>
        <w:t>))</w:t>
      </w:r>
    </w:p>
    <w:p w14:paraId="14815C7C" w14:textId="77777777" w:rsidR="0007382D" w:rsidRPr="0007382D" w:rsidRDefault="0007382D" w:rsidP="0007382D">
      <w:pPr>
        <w:pStyle w:val="TXT1"/>
        <w:rPr>
          <w:rFonts w:eastAsia="Times New Roman" w:cs="Times New Roman"/>
          <w:kern w:val="0"/>
          <w14:ligatures w14:val="none"/>
        </w:rPr>
      </w:pPr>
    </w:p>
    <w:p w14:paraId="41C5B87E" w14:textId="77777777" w:rsidR="0007382D" w:rsidRDefault="0007382D" w:rsidP="0007382D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07382D">
        <w:rPr>
          <w:rFonts w:eastAsia="Times New Roman" w:cs="Times New Roman"/>
          <w:color w:val="001080"/>
          <w:kern w:val="0"/>
          <w14:ligatures w14:val="none"/>
        </w:rPr>
        <w:t>data</w:t>
      </w:r>
      <w:r w:rsidRPr="008864C1">
        <w:rPr>
          <w:rFonts w:eastAsia="Times New Roman" w:cs="Times New Roman"/>
          <w:color w:val="001080"/>
          <w:kern w:val="0"/>
          <w:lang w:val="ru-RU"/>
          <w14:ligatures w14:val="none"/>
        </w:rPr>
        <w:t>_</w:t>
      </w:r>
      <w:proofErr w:type="gramStart"/>
      <w:r w:rsidRPr="0007382D">
        <w:rPr>
          <w:rFonts w:eastAsia="Times New Roman" w:cs="Times New Roman"/>
          <w:color w:val="001080"/>
          <w:kern w:val="0"/>
          <w14:ligatures w14:val="none"/>
        </w:rPr>
        <w:t>loaded</w:t>
      </w:r>
      <w:r w:rsidRPr="008864C1">
        <w:rPr>
          <w:rFonts w:eastAsia="Times New Roman" w:cs="Times New Roman"/>
          <w:kern w:val="0"/>
          <w:lang w:val="ru-RU"/>
          <w14:ligatures w14:val="none"/>
        </w:rPr>
        <w:t>.</w:t>
      </w:r>
      <w:r w:rsidRPr="0007382D">
        <w:rPr>
          <w:rFonts w:eastAsia="Times New Roman" w:cs="Times New Roman"/>
          <w:color w:val="795E26"/>
          <w:kern w:val="0"/>
          <w14:ligatures w14:val="none"/>
        </w:rPr>
        <w:t>head</w:t>
      </w:r>
      <w:proofErr w:type="gramEnd"/>
      <w:r w:rsidRPr="008864C1">
        <w:rPr>
          <w:rFonts w:eastAsia="Times New Roman" w:cs="Times New Roman"/>
          <w:kern w:val="0"/>
          <w:lang w:val="ru-RU"/>
          <w14:ligatures w14:val="none"/>
        </w:rPr>
        <w:t>()</w:t>
      </w:r>
    </w:p>
    <w:p w14:paraId="3341D524" w14:textId="77777777" w:rsidR="003A246E" w:rsidRDefault="003A246E" w:rsidP="003A246E">
      <w:pPr>
        <w:sectPr w:rsidR="003A246E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13862E9E" w14:textId="0787E1C0" w:rsidR="008F08F0" w:rsidRDefault="008F08F0" w:rsidP="00E970C3">
      <w:pPr>
        <w:pStyle w:val="Title1"/>
        <w:keepNext/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06815DC2" w14:textId="77777777" w:rsidR="00E94C5B" w:rsidRDefault="0069180E" w:rsidP="00E94C5B">
      <w:pPr>
        <w:pStyle w:val="ab"/>
      </w:pPr>
      <w:r>
        <w:drawing>
          <wp:inline distT="0" distB="0" distL="0" distR="0" wp14:anchorId="593C3E7A" wp14:editId="63A67047">
            <wp:extent cx="9251573" cy="2082996"/>
            <wp:effectExtent l="0" t="0" r="6985" b="0"/>
            <wp:docPr id="1423999788" name="Рисунок 15" descr="Изображение выглядит как текст, снимок экрана, линия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999788" name="Рисунок 15" descr="Изображение выглядит как текст, снимок экрана, линия, Шрифт&#10;&#10;Автоматически созданное описание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28844" cy="210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9F77" w14:textId="68C42C1C" w:rsidR="003A246E" w:rsidRDefault="00E94C5B" w:rsidP="00F574F3">
      <w:pPr>
        <w:pStyle w:val="aff8"/>
        <w:sectPr w:rsidR="003A246E" w:rsidSect="003A246E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6</w:t>
      </w:r>
      <w:r>
        <w:fldChar w:fldCharType="end"/>
      </w:r>
      <w:r>
        <w:t>. Первые пять строк дата фрейма с созданными новыми признаками</w:t>
      </w:r>
    </w:p>
    <w:p w14:paraId="15082239" w14:textId="19880DCD" w:rsidR="008D5A84" w:rsidRDefault="008864C1" w:rsidP="008864C1">
      <w:pPr>
        <w:pStyle w:val="a0"/>
      </w:pPr>
      <w:bookmarkStart w:id="47" w:name="_Toc172787046"/>
      <w:r w:rsidRPr="008864C1">
        <w:lastRenderedPageBreak/>
        <w:t>Проверка состояния данных</w:t>
      </w:r>
      <w:bookmarkEnd w:id="47"/>
    </w:p>
    <w:p w14:paraId="74403E83" w14:textId="6B8595B8" w:rsidR="009B19C8" w:rsidRDefault="009B19C8" w:rsidP="009B19C8">
      <w:r>
        <w:t xml:space="preserve">Проверим за какие временные периоды собраны данные </w:t>
      </w:r>
      <w:proofErr w:type="gramStart"/>
      <w:r w:rsidR="002152F5">
        <w:t>и</w:t>
      </w:r>
      <w:proofErr w:type="gramEnd"/>
      <w:r>
        <w:t xml:space="preserve"> если понадобиться удалим выбранные периоды.</w:t>
      </w:r>
    </w:p>
    <w:p w14:paraId="7F33D861" w14:textId="3D36F5ED" w:rsidR="00291594" w:rsidRPr="00E5492D" w:rsidRDefault="00E5492D" w:rsidP="00E5492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25517DD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0000FF"/>
          <w:kern w:val="0"/>
          <w14:ligatures w14:val="none"/>
        </w:rPr>
        <w:t>def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12</w:t>
      </w:r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=</w:t>
      </w:r>
      <w:r w:rsidRPr="004301D0">
        <w:rPr>
          <w:rFonts w:eastAsia="Times New Roman" w:cs="Times New Roman"/>
          <w:color w:val="098658"/>
          <w:kern w:val="0"/>
          <w14:ligatures w14:val="none"/>
        </w:rPr>
        <w:t>200</w:t>
      </w:r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42558D27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'''</w:t>
      </w:r>
    </w:p>
    <w:p w14:paraId="6714E828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Функция выдает список не корректных годов, где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и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меньше заданного.</w:t>
      </w:r>
    </w:p>
    <w:p w14:paraId="281B425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</w:p>
    <w:p w14:paraId="38CBD39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: исследуемый </w:t>
      </w:r>
      <w:proofErr w:type="spell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датафрейм</w:t>
      </w:r>
      <w:proofErr w:type="spell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,</w:t>
      </w:r>
    </w:p>
    <w:p w14:paraId="7E817AE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month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месяцев в году,</w:t>
      </w:r>
    </w:p>
    <w:p w14:paraId="485601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param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min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_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day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минимальное количество дней в году,</w:t>
      </w:r>
    </w:p>
    <w:p w14:paraId="267D0F7D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proofErr w:type="gramStart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return</w:t>
      </w:r>
      <w:proofErr w:type="gramEnd"/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>: возвращает список не корректных годов и текстовый отчёт.</w:t>
      </w:r>
    </w:p>
    <w:p w14:paraId="26C7F57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 </w:t>
      </w:r>
      <w:r w:rsidRPr="004301D0">
        <w:rPr>
          <w:rFonts w:eastAsia="Times New Roman" w:cs="Times New Roman"/>
          <w:color w:val="A31515"/>
          <w:kern w:val="0"/>
          <w:lang w:val="ru-RU"/>
          <w14:ligatures w14:val="none"/>
        </w:rPr>
        <w:t xml:space="preserve">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'</w:t>
      </w:r>
    </w:p>
    <w:p w14:paraId="601FD162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FB07491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[]</w:t>
      </w:r>
    </w:p>
    <w:p w14:paraId="6F74C1F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'</w:t>
      </w:r>
    </w:p>
    <w:p w14:paraId="6D41A154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</w:p>
    <w:p w14:paraId="09D6FEB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fo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'</w:t>
      </w:r>
      <w:proofErr w:type="gramStart"/>
      <w:r w:rsidRPr="004301D0">
        <w:rPr>
          <w:rFonts w:eastAsia="Times New Roman" w:cs="Times New Roman"/>
          <w:kern w:val="0"/>
          <w14:ligatures w14:val="none"/>
        </w:rPr>
        <w:t>]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unique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():</w:t>
      </w:r>
    </w:p>
    <w:p w14:paraId="17F76F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Month'</w:t>
      </w:r>
      <w:r w:rsidRPr="004301D0">
        <w:rPr>
          <w:rFonts w:eastAsia="Times New Roman" w:cs="Times New Roman"/>
          <w:kern w:val="0"/>
          <w14:ligatures w14:val="none"/>
        </w:rPr>
        <w:t>].unique())</w:t>
      </w:r>
    </w:p>
    <w:p w14:paraId="0A88EED5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len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f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Year</w:t>
      </w:r>
      <w:proofErr w:type="gramStart"/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  <w:r w:rsidRPr="004301D0">
        <w:rPr>
          <w:rFonts w:eastAsia="Times New Roman" w:cs="Times New Roman"/>
          <w:kern w:val="0"/>
          <w14:ligatures w14:val="none"/>
        </w:rPr>
        <w:t>]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proofErr w:type="gramEnd"/>
      <w:r w:rsidRPr="004301D0">
        <w:rPr>
          <w:rFonts w:eastAsia="Times New Roman" w:cs="Times New Roman"/>
          <w:color w:val="795E26"/>
          <w:kern w:val="0"/>
          <w14:ligatures w14:val="none"/>
        </w:rPr>
        <w:t>=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][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Weekday'</w:t>
      </w:r>
      <w:r w:rsidRPr="004301D0">
        <w:rPr>
          <w:rFonts w:eastAsia="Times New Roman" w:cs="Times New Roman"/>
          <w:kern w:val="0"/>
          <w14:ligatures w14:val="none"/>
        </w:rPr>
        <w:t>])</w:t>
      </w:r>
    </w:p>
    <w:p w14:paraId="423F0F4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if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month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)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or</w:t>
      </w:r>
      <w:r w:rsidRPr="004301D0">
        <w:rPr>
          <w:rFonts w:eastAsia="Times New Roman" w:cs="Times New Roman"/>
          <w:kern w:val="0"/>
          <w14:ligatures w14:val="none"/>
        </w:rPr>
        <w:t xml:space="preserve"> (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quantit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&lt;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in_day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):</w:t>
      </w:r>
    </w:p>
    <w:p w14:paraId="083B30CE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.</w:t>
      </w:r>
      <w:r w:rsidRPr="004301D0">
        <w:rPr>
          <w:rFonts w:eastAsia="Times New Roman" w:cs="Times New Roman"/>
          <w:color w:val="795E26"/>
          <w:kern w:val="0"/>
          <w14:ligatures w14:val="none"/>
        </w:rPr>
        <w:t>append</w:t>
      </w:r>
      <w:proofErr w:type="spellEnd"/>
      <w:proofErr w:type="gramEnd"/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267F99"/>
          <w:kern w:val="0"/>
          <w14:ligatures w14:val="none"/>
        </w:rPr>
        <w:t>int</w:t>
      </w:r>
      <w:r w:rsidRPr="004301D0">
        <w:rPr>
          <w:rFonts w:eastAsia="Times New Roman" w:cs="Times New Roman"/>
          <w:kern w:val="0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kern w:val="0"/>
          <w14:ligatures w14:val="none"/>
        </w:rPr>
        <w:t>))</w:t>
      </w:r>
    </w:p>
    <w:p w14:paraId="61CBFFEA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   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 += </w:t>
      </w:r>
      <w:proofErr w:type="spellStart"/>
      <w:r w:rsidRPr="004301D0">
        <w:rPr>
          <w:rFonts w:eastAsia="Times New Roman" w:cs="Times New Roman"/>
          <w:color w:val="0000FF"/>
          <w:kern w:val="0"/>
          <w14:ligatures w14:val="none"/>
        </w:rPr>
        <w:t>f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Год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year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месяцев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month_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кол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. </w:t>
      </w:r>
      <w:proofErr w:type="spellStart"/>
      <w:r w:rsidRPr="004301D0">
        <w:rPr>
          <w:rFonts w:eastAsia="Times New Roman" w:cs="Times New Roman"/>
          <w:color w:val="A31515"/>
          <w:kern w:val="0"/>
          <w14:ligatures w14:val="none"/>
        </w:rPr>
        <w:t>дней</w:t>
      </w:r>
      <w:proofErr w:type="spellEnd"/>
      <w:r w:rsidRPr="004301D0">
        <w:rPr>
          <w:rFonts w:eastAsia="Times New Roman" w:cs="Times New Roman"/>
          <w:color w:val="A31515"/>
          <w:kern w:val="0"/>
          <w14:ligatures w14:val="none"/>
        </w:rPr>
        <w:t xml:space="preserve">: </w:t>
      </w:r>
      <w:r w:rsidRPr="004301D0">
        <w:rPr>
          <w:rFonts w:eastAsia="Times New Roman" w:cs="Times New Roman"/>
          <w:color w:val="0000FF"/>
          <w:kern w:val="0"/>
          <w14:ligatures w14:val="none"/>
        </w:rPr>
        <w:t>{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day_</w:t>
      </w:r>
      <w:proofErr w:type="gramStart"/>
      <w:r w:rsidRPr="004301D0">
        <w:rPr>
          <w:rFonts w:eastAsia="Times New Roman" w:cs="Times New Roman"/>
          <w:color w:val="001080"/>
          <w:kern w:val="0"/>
          <w14:ligatures w14:val="none"/>
        </w:rPr>
        <w:t>quantity</w:t>
      </w:r>
      <w:proofErr w:type="spellEnd"/>
      <w:r w:rsidRPr="004301D0">
        <w:rPr>
          <w:rFonts w:eastAsia="Times New Roman" w:cs="Times New Roman"/>
          <w:color w:val="0000FF"/>
          <w:kern w:val="0"/>
          <w14:ligatures w14:val="none"/>
        </w:rPr>
        <w:t>}</w:t>
      </w:r>
      <w:r w:rsidRPr="004301D0">
        <w:rPr>
          <w:rFonts w:eastAsia="Times New Roman" w:cs="Times New Roman"/>
          <w:color w:val="EE0000"/>
          <w:kern w:val="0"/>
          <w14:ligatures w14:val="none"/>
        </w:rPr>
        <w:t>\</w:t>
      </w:r>
      <w:proofErr w:type="gramEnd"/>
      <w:r w:rsidRPr="004301D0">
        <w:rPr>
          <w:rFonts w:eastAsia="Times New Roman" w:cs="Times New Roman"/>
          <w:color w:val="EE0000"/>
          <w:kern w:val="0"/>
          <w14:ligatures w14:val="none"/>
        </w:rPr>
        <w:t>n</w:t>
      </w:r>
      <w:r w:rsidRPr="004301D0">
        <w:rPr>
          <w:rFonts w:eastAsia="Times New Roman" w:cs="Times New Roman"/>
          <w:color w:val="A31515"/>
          <w:kern w:val="0"/>
          <w14:ligatures w14:val="none"/>
        </w:rPr>
        <w:t>'</w:t>
      </w:r>
    </w:p>
    <w:p w14:paraId="6A258CDF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</w:p>
    <w:p w14:paraId="3D9A3130" w14:textId="77777777" w:rsidR="00E5492D" w:rsidRPr="004301D0" w:rsidRDefault="00E5492D" w:rsidP="0060498B">
      <w:pPr>
        <w:pStyle w:val="TXT1"/>
        <w:rPr>
          <w:rFonts w:eastAsia="Times New Roman" w:cs="Times New Roman"/>
          <w:kern w:val="0"/>
          <w14:ligatures w14:val="none"/>
        </w:rPr>
      </w:pPr>
      <w:r w:rsidRPr="004301D0">
        <w:rPr>
          <w:rFonts w:eastAsia="Times New Roman" w:cs="Times New Roman"/>
          <w:kern w:val="0"/>
          <w14:ligatures w14:val="none"/>
        </w:rPr>
        <w:t xml:space="preserve">    </w:t>
      </w:r>
      <w:r w:rsidRPr="004301D0">
        <w:rPr>
          <w:rFonts w:eastAsia="Times New Roman" w:cs="Times New Roman"/>
          <w:color w:val="AF00DB"/>
          <w:kern w:val="0"/>
          <w14:ligatures w14:val="none"/>
        </w:rPr>
        <w:t>return</w:t>
      </w:r>
      <w:r w:rsidRPr="004301D0">
        <w:rPr>
          <w:rFonts w:eastAsia="Times New Roman" w:cs="Times New Roman"/>
          <w:kern w:val="0"/>
          <w14:ligatures w14:val="none"/>
        </w:rPr>
        <w:t xml:space="preserve">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_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txt_report</w:t>
      </w:r>
      <w:proofErr w:type="spellEnd"/>
    </w:p>
    <w:p w14:paraId="1CD1B209" w14:textId="77777777" w:rsidR="00C20A9E" w:rsidRPr="004301D0" w:rsidRDefault="00C20A9E" w:rsidP="0060498B">
      <w:pPr>
        <w:pStyle w:val="TXT1"/>
      </w:pPr>
    </w:p>
    <w:p w14:paraId="687BD944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# Протестируем </w:t>
      </w:r>
      <w:proofErr w:type="spellStart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>датасет</w:t>
      </w:r>
      <w:proofErr w:type="spellEnd"/>
      <w:r w:rsidRPr="004301D0">
        <w:rPr>
          <w:rFonts w:eastAsia="Times New Roman" w:cs="Times New Roman"/>
          <w:color w:val="008000"/>
          <w:kern w:val="0"/>
          <w:lang w:val="ru-RU"/>
          <w14:ligatures w14:val="none"/>
        </w:rPr>
        <w:t xml:space="preserve"> и запишем список не корректных годов и отчёт</w:t>
      </w:r>
    </w:p>
    <w:p w14:paraId="724AEE73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14:ligatures w14:val="none"/>
        </w:rPr>
      </w:pPr>
      <w:proofErr w:type="spellStart"/>
      <w:r w:rsidRPr="004301D0">
        <w:rPr>
          <w:rFonts w:eastAsia="Times New Roman" w:cs="Times New Roman"/>
          <w:color w:val="001080"/>
          <w:kern w:val="0"/>
          <w14:ligatures w14:val="none"/>
        </w:rPr>
        <w:t>not_correct_year_list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 xml:space="preserve">, 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795E26"/>
          <w:kern w:val="0"/>
          <w14:ligatures w14:val="none"/>
        </w:rPr>
        <w:t>not_correct_</w:t>
      </w:r>
      <w:proofErr w:type="gramStart"/>
      <w:r w:rsidRPr="004301D0">
        <w:rPr>
          <w:rFonts w:eastAsia="Times New Roman" w:cs="Times New Roman"/>
          <w:color w:val="795E26"/>
          <w:kern w:val="0"/>
          <w14:ligatures w14:val="none"/>
        </w:rPr>
        <w:t>year</w:t>
      </w:r>
      <w:proofErr w:type="spellEnd"/>
      <w:r w:rsidRPr="004301D0">
        <w:rPr>
          <w:rFonts w:eastAsia="Times New Roman" w:cs="Times New Roman"/>
          <w:kern w:val="0"/>
          <w14:ligatures w14:val="none"/>
        </w:rPr>
        <w:t>(</w:t>
      </w:r>
      <w:proofErr w:type="gramEnd"/>
      <w:r w:rsidRPr="004301D0">
        <w:rPr>
          <w:rFonts w:eastAsia="Times New Roman" w:cs="Times New Roman"/>
          <w:kern w:val="0"/>
          <w14:ligatures w14:val="none"/>
        </w:rPr>
        <w:t>)</w:t>
      </w:r>
    </w:p>
    <w:p w14:paraId="3FAAAF6F" w14:textId="77777777" w:rsidR="0060498B" w:rsidRPr="004301D0" w:rsidRDefault="0060498B" w:rsidP="0060498B">
      <w:pPr>
        <w:pStyle w:val="TXT1"/>
        <w:rPr>
          <w:rFonts w:eastAsia="Times New Roman" w:cs="Times New Roman"/>
          <w:kern w:val="0"/>
          <w:lang w:val="ru-RU"/>
          <w14:ligatures w14:val="none"/>
        </w:rPr>
      </w:pPr>
      <w:r w:rsidRPr="004301D0">
        <w:rPr>
          <w:rFonts w:eastAsia="Times New Roman" w:cs="Times New Roman"/>
          <w:color w:val="795E26"/>
          <w:kern w:val="0"/>
          <w14:ligatures w14:val="none"/>
        </w:rPr>
        <w:t>prin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(</w:t>
      </w:r>
      <w:r w:rsidRPr="004301D0">
        <w:rPr>
          <w:rFonts w:eastAsia="Times New Roman" w:cs="Times New Roman"/>
          <w:color w:val="001080"/>
          <w:kern w:val="0"/>
          <w14:ligatures w14:val="none"/>
        </w:rPr>
        <w:t>report</w:t>
      </w:r>
      <w:r w:rsidRPr="004301D0">
        <w:rPr>
          <w:rFonts w:eastAsia="Times New Roman" w:cs="Times New Roman"/>
          <w:kern w:val="0"/>
          <w:lang w:val="ru-RU"/>
          <w14:ligatures w14:val="none"/>
        </w:rPr>
        <w:t>)</w:t>
      </w:r>
    </w:p>
    <w:p w14:paraId="7646B2AF" w14:textId="24C487E2" w:rsidR="0060498B" w:rsidRPr="00F97656" w:rsidRDefault="00F97656" w:rsidP="00E94C5B">
      <w:pPr>
        <w:pStyle w:val="Title1"/>
        <w:rPr>
          <w:lang w:val="ru-RU"/>
        </w:rPr>
      </w:pPr>
      <w:r w:rsidRPr="00F97656">
        <w:rPr>
          <w:lang w:val="ru-RU"/>
        </w:rPr>
        <w:t>результат выполнения</w:t>
      </w:r>
    </w:p>
    <w:p w14:paraId="0B5D0A1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4, кол. месяцев: 7, кол. дней: 124</w:t>
      </w:r>
    </w:p>
    <w:p w14:paraId="0B58606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3, кол. месяцев: 12, кол. дней: 237</w:t>
      </w:r>
    </w:p>
    <w:p w14:paraId="58783A8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2, кол. месяцев: 12, кол. дней: 214</w:t>
      </w:r>
    </w:p>
    <w:p w14:paraId="1769E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1, кол. месяцев: 12, кол. дней: 233</w:t>
      </w:r>
    </w:p>
    <w:p w14:paraId="543632F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20, кол. месяцев: 12, кол. дней: 225</w:t>
      </w:r>
    </w:p>
    <w:p w14:paraId="3E4D2D61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9, кол. месяцев: 12, кол. дней: 232</w:t>
      </w:r>
    </w:p>
    <w:p w14:paraId="31D2B64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8, кол. месяцев: 12, кол. дней: 227</w:t>
      </w:r>
    </w:p>
    <w:p w14:paraId="7BA8C6E4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7, кол. месяцев: 12, кол. дней: 232</w:t>
      </w:r>
    </w:p>
    <w:p w14:paraId="14E3230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6, кол. месяцев: 12, кол. дней: 232</w:t>
      </w:r>
    </w:p>
    <w:p w14:paraId="68C26860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5, кол. месяцев: 12, кол. дней: 231</w:t>
      </w:r>
    </w:p>
    <w:p w14:paraId="052B1F9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4, кол. месяцев: 12, кол. дней: 233</w:t>
      </w:r>
    </w:p>
    <w:p w14:paraId="6268A3B9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3, кол. месяцев: 12, кол. дней: 232</w:t>
      </w:r>
    </w:p>
    <w:p w14:paraId="635DDA4E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2, кол. месяцев: 12, кол. дней: 230</w:t>
      </w:r>
    </w:p>
    <w:p w14:paraId="228CC3F8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1, кол. месяцев: 12, кол. дней: 232</w:t>
      </w:r>
    </w:p>
    <w:p w14:paraId="0D46CE93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10, кол. месяцев: 12, кол. дней: 224</w:t>
      </w:r>
    </w:p>
    <w:p w14:paraId="706F89D5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9, кол. месяцев: 12, кол. дней: 230</w:t>
      </w:r>
    </w:p>
    <w:p w14:paraId="0207A592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8, кол. месяцев: 12, кол. дней: 226</w:t>
      </w:r>
    </w:p>
    <w:p w14:paraId="7A6788C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7, кол. месяцев: 12, кол. дней: 227</w:t>
      </w:r>
    </w:p>
    <w:p w14:paraId="70F864EF" w14:textId="77777777" w:rsidR="00E301C4" w:rsidRPr="00E970C3" w:rsidRDefault="00E301C4" w:rsidP="00E94C5B">
      <w:pPr>
        <w:pStyle w:val="TXT1"/>
        <w:rPr>
          <w:lang w:val="ru-RU"/>
        </w:rPr>
      </w:pPr>
      <w:r w:rsidRPr="00E970C3">
        <w:rPr>
          <w:lang w:val="ru-RU"/>
        </w:rPr>
        <w:t>Год: 2006, кол. месяцев: 8, кол. дней: 157</w:t>
      </w:r>
    </w:p>
    <w:p w14:paraId="16330CEB" w14:textId="2F77B2AB" w:rsidR="00F97656" w:rsidRDefault="00482917" w:rsidP="00482917">
      <w:r>
        <w:lastRenderedPageBreak/>
        <w:t>Видно, что за 200</w:t>
      </w:r>
      <w:r w:rsidR="00E301C4">
        <w:t>6</w:t>
      </w:r>
      <w:r>
        <w:t xml:space="preserve"> и 2024 собрана информация не полностью за год, но удалять эти года не будем просто будем иметь в виду этот момент при кросс-валидации.</w:t>
      </w:r>
    </w:p>
    <w:p w14:paraId="22138090" w14:textId="312EF552" w:rsidR="00482917" w:rsidRDefault="00482917" w:rsidP="00482917">
      <w:pPr>
        <w:pStyle w:val="a0"/>
      </w:pPr>
      <w:bookmarkStart w:id="48" w:name="_Ref172622482"/>
      <w:bookmarkStart w:id="49" w:name="_Toc172787047"/>
      <w:r w:rsidRPr="00482917">
        <w:t>Метрика, по которой будем оценивать качество работы модели</w:t>
      </w:r>
      <w:bookmarkEnd w:id="48"/>
      <w:bookmarkEnd w:id="49"/>
    </w:p>
    <w:p w14:paraId="74A8A01C" w14:textId="3EA4B1F6" w:rsidR="00F97656" w:rsidRDefault="006F01F4" w:rsidP="006F01F4">
      <w:r>
        <w:t xml:space="preserve">Метрика будет вычислять какова величина ошибки в процентах между </w:t>
      </w:r>
      <w:r w:rsidR="00611483">
        <w:t>тестовыми</w:t>
      </w:r>
      <w:r>
        <w:t xml:space="preserve"> средними значениями за определённой период и предсказанными средними значениями</w:t>
      </w:r>
      <w:r w:rsidR="00055EC5" w:rsidRPr="00055EC5">
        <w:t xml:space="preserve">, </w:t>
      </w:r>
      <w:r w:rsidR="008A3AAD">
        <w:t xml:space="preserve"> фо</w:t>
      </w:r>
      <w:r w:rsidR="00611483">
        <w:t>рмула</w:t>
      </w:r>
      <w:r w:rsidR="001A1ADF" w:rsidRPr="001A1ADF">
        <w:t xml:space="preserve"> </w:t>
      </w:r>
      <w:r w:rsidR="00055EC5">
        <w:fldChar w:fldCharType="begin"/>
      </w:r>
      <w:r w:rsidR="00055EC5">
        <w:instrText xml:space="preserve"> REF _Ref172740317 \p \h </w:instrText>
      </w:r>
      <w:r w:rsidR="00055EC5">
        <w:fldChar w:fldCharType="separate"/>
      </w:r>
      <w:r w:rsidR="00001B06">
        <w:t>ниже</w:t>
      </w:r>
      <w:r w:rsidR="00055EC5">
        <w:fldChar w:fldCharType="end"/>
      </w:r>
      <w:r w:rsidR="0030683D" w:rsidRPr="0030683D">
        <w:t xml:space="preserve"> </w:t>
      </w:r>
      <w:r w:rsidR="0030683D">
        <w:fldChar w:fldCharType="begin"/>
      </w:r>
      <w:r w:rsidR="00663046">
        <w:instrText xml:space="preserve"> ADDIN ZOTERO_ITEM CSL_CITATION {"citationID":"trvHdU2E","properties":{"formattedCitation":"[3]","plainCitation":"[3]","noteIndex":0},"citationItems":[{"id":16,"uris":["http://zotero.org/users/local/ccYgADcV/items/RH2N8IVU"],"itemData":{"id":16,"type":"webpage","language":"ru","title":"Кросс валидация для временных рядов в python","URL":"https://www.youtube.com/watch?v=l2vhtyWp_ck","author":[{"family":"Прикладная статистика","given":""}],"accessed":{"date-parts":[["2024",7,21]]}}}],"schema":"https://github.com/citation-style-language/schema/raw/master/csl-citation.json"} </w:instrText>
      </w:r>
      <w:r w:rsidR="0030683D">
        <w:fldChar w:fldCharType="separate"/>
      </w:r>
      <w:r w:rsidR="00663046" w:rsidRPr="00663046">
        <w:rPr>
          <w:rFonts w:cs="Times New Roman"/>
        </w:rPr>
        <w:t>[3]</w:t>
      </w:r>
      <w:r w:rsidR="0030683D">
        <w:fldChar w:fldCharType="end"/>
      </w:r>
      <w:r w:rsidR="00611483">
        <w:t>.</w:t>
      </w:r>
    </w:p>
    <w:p w14:paraId="3039E98C" w14:textId="7CCB9E33" w:rsidR="009963D5" w:rsidRPr="001A1ADF" w:rsidRDefault="001A1ADF" w:rsidP="001A1ADF">
      <w:pPr>
        <w:pStyle w:val="a9"/>
        <w:jc w:val="right"/>
        <w:rPr>
          <w:rFonts w:eastAsiaTheme="minorEastAsia"/>
        </w:rPr>
      </w:pPr>
      <w:bookmarkStart w:id="50" w:name="_Ref172740163"/>
      <w:bookmarkStart w:id="51" w:name="_Ref172740317"/>
      <w:bookmarkStart w:id="52" w:name="_Ref172476634"/>
      <w:bookmarkStart w:id="53" w:name="_Ref172622329"/>
      <m:oMath>
        <m:r>
          <w:rPr>
            <w:rFonts w:ascii="Cambria Math" w:hAnsi="Cambria Math"/>
            <w:szCs w:val="22"/>
          </w:rPr>
          <m:t>mape=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w:bookmarkStart w:id="54" w:name="_Hlk172476054"/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red</m:t>
                    </m:r>
                  </m:sub>
                </m:sSub>
                <w:bookmarkEnd w:id="54"/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 w:val="0"/>
                        <w:szCs w:val="22"/>
                        <w:lang w:val="en-US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iCs w:val="0"/>
                            <w:szCs w:val="22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est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·100</m:t>
        </m:r>
      </m:oMath>
      <w:r w:rsidRPr="001A1ADF">
        <w:rPr>
          <w:rFonts w:eastAsiaTheme="minorEastAsia"/>
        </w:rPr>
        <w:t xml:space="preserve">                                                </w:t>
      </w:r>
      <w:r w:rsidRPr="001A1ADF">
        <w:rPr>
          <w:rFonts w:eastAsiaTheme="minorEastAsia"/>
          <w:szCs w:val="22"/>
        </w:rPr>
        <w:t>(</w:t>
      </w:r>
      <w:r>
        <w:rPr>
          <w:rFonts w:eastAsiaTheme="minorEastAsia"/>
          <w:szCs w:val="22"/>
        </w:rPr>
        <w:fldChar w:fldCharType="begin"/>
      </w:r>
      <m:oMath>
        <m:r>
          <m:rPr>
            <m:sty m:val="p"/>
          </m:rPr>
          <w:rPr>
            <w:rFonts w:ascii="Cambria Math" w:hAnsi="Cambria Math"/>
            <w:szCs w:val="22"/>
          </w:rPr>
          <m:t xml:space="preserve"> SEQ Уравнение \* ARABIC </m:t>
        </m:r>
      </m:oMath>
      <w:r>
        <w:rPr>
          <w:rFonts w:eastAsiaTheme="minorEastAsia"/>
          <w:szCs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noProof/>
            <w:szCs w:val="22"/>
          </w:rPr>
          <m:t>2</m:t>
        </m:r>
      </m:oMath>
      <w:r>
        <w:rPr>
          <w:rFonts w:eastAsiaTheme="minorEastAsia"/>
          <w:szCs w:val="22"/>
        </w:rPr>
        <w:fldChar w:fldCharType="end"/>
      </w:r>
      <w:bookmarkStart w:id="55" w:name="_Ref172740202"/>
      <w:bookmarkEnd w:id="50"/>
      <w:r w:rsidRPr="001A1ADF">
        <w:rPr>
          <w:rFonts w:eastAsiaTheme="minorEastAsia"/>
          <w:szCs w:val="22"/>
        </w:rPr>
        <w:t>)</w:t>
      </w:r>
      <w:bookmarkEnd w:id="51"/>
      <w:bookmarkEnd w:id="55"/>
    </w:p>
    <w:bookmarkEnd w:id="52"/>
    <w:bookmarkEnd w:id="53"/>
    <w:p w14:paraId="623B16FF" w14:textId="0AFD9802" w:rsidR="00D61010" w:rsidRPr="00CA11FD" w:rsidRDefault="00D61010" w:rsidP="00D61010">
      <w:pPr>
        <w:rPr>
          <w:rFonts w:eastAsiaTheme="minorEastAsia"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test</m:t>
            </m:r>
          </m:sub>
        </m:sSub>
      </m:oMath>
      <w:r>
        <w:rPr>
          <w:rFonts w:eastAsiaTheme="minorEastAsia"/>
        </w:rPr>
        <w:t xml:space="preserve"> </w:t>
      </w:r>
      <w:r w:rsidR="00AB4ABC">
        <w:rPr>
          <w:rFonts w:eastAsiaTheme="minorEastAsia"/>
        </w:rPr>
        <w:t>–</w:t>
      </w:r>
      <w:r>
        <w:rPr>
          <w:rFonts w:eastAsiaTheme="minorEastAsia"/>
        </w:rPr>
        <w:t xml:space="preserve"> с</w:t>
      </w:r>
      <w:r w:rsidR="00AB4ABC">
        <w:rPr>
          <w:rFonts w:eastAsiaTheme="minorEastAsia"/>
        </w:rPr>
        <w:t>реднее значение курса валют за определённый отрезок времени (неделя, месяц, квартал, год);</w:t>
      </w:r>
    </w:p>
    <w:p w14:paraId="014D3081" w14:textId="3956A536" w:rsidR="00AB4ABC" w:rsidRDefault="008A3AAD" w:rsidP="008A3AAD">
      <w:pPr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pred</m:t>
            </m:r>
          </m:sub>
        </m:sSub>
      </m:oMath>
      <w:r>
        <w:rPr>
          <w:rFonts w:eastAsiaTheme="minorEastAsia"/>
        </w:rPr>
        <w:t xml:space="preserve"> – предсказанное среднее значение курса валют за определённый отрезок времени (неделя, месяц, квартал, год);</w:t>
      </w:r>
    </w:p>
    <w:p w14:paraId="48884204" w14:textId="1466256A" w:rsidR="008A3AAD" w:rsidRPr="008A3AAD" w:rsidRDefault="008A3AAD" w:rsidP="008A3AAD">
      <w:r>
        <w:t xml:space="preserve"> </w:t>
      </w:r>
      <m:oMath>
        <m:r>
          <w:rPr>
            <w:rFonts w:ascii="Cambria Math" w:hAnsi="Cambria Math"/>
          </w:rPr>
          <m:t>mape</m:t>
        </m:r>
      </m:oMath>
      <w:r>
        <w:rPr>
          <w:rFonts w:eastAsiaTheme="minorEastAsia"/>
          <w:iCs/>
        </w:rPr>
        <w:t xml:space="preserve"> – величина ошибки предсказанных средних значений в процентах.</w:t>
      </w:r>
    </w:p>
    <w:p w14:paraId="1FEC0A2E" w14:textId="3D4A94A6" w:rsidR="00C45742" w:rsidRPr="0030683D" w:rsidRDefault="0030683D" w:rsidP="0030683D">
      <w:pPr>
        <w:pStyle w:val="Title"/>
      </w:pPr>
      <w:proofErr w:type="spellStart"/>
      <w:r>
        <w:t>ячейка</w:t>
      </w:r>
      <w:proofErr w:type="spellEnd"/>
      <w:r>
        <w:t xml:space="preserve"> Jupiter Notebook</w:t>
      </w:r>
    </w:p>
    <w:p w14:paraId="5CDB0E8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етрика</w:t>
      </w:r>
      <w:proofErr w:type="spellEnd"/>
    </w:p>
    <w:p w14:paraId="5AC8A223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E00FDC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67152FD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вычисляет ошибку в процентах от средних значений предсказанных и тестовых.</w:t>
      </w:r>
    </w:p>
    <w:p w14:paraId="32D9DFF7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B71E6C9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тестов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0BAFA7FB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re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предсказанные значени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6CCBFE81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возвращает ошибку предсказания в процентах.</w:t>
      </w:r>
    </w:p>
    <w:p w14:paraId="68EF8F26" w14:textId="77777777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4953A169" w14:textId="4E092289" w:rsidR="0030683D" w:rsidRPr="00E970C3" w:rsidRDefault="0030683D" w:rsidP="0030683D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b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 -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()) /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a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="008A2355" w:rsidRPr="008A2355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*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0</w:t>
      </w:r>
    </w:p>
    <w:p w14:paraId="2BF5E5F6" w14:textId="51F2B286" w:rsidR="0030683D" w:rsidRDefault="001F1FEF" w:rsidP="001F1FEF">
      <w:pPr>
        <w:pStyle w:val="a0"/>
      </w:pPr>
      <w:bookmarkStart w:id="56" w:name="_Toc172787048"/>
      <w:r w:rsidRPr="001F1FEF">
        <w:t xml:space="preserve">Разбиение </w:t>
      </w:r>
      <w:r w:rsidR="009F63AA">
        <w:t xml:space="preserve">временного ряда </w:t>
      </w:r>
      <w:r w:rsidRPr="001F1FEF">
        <w:t xml:space="preserve">на </w:t>
      </w:r>
      <w:proofErr w:type="spellStart"/>
      <w:r w:rsidRPr="001F1FEF">
        <w:t>train</w:t>
      </w:r>
      <w:proofErr w:type="spellEnd"/>
      <w:r w:rsidRPr="001F1FEF">
        <w:t xml:space="preserve"> и </w:t>
      </w:r>
      <w:proofErr w:type="spellStart"/>
      <w:r w:rsidRPr="001F1FEF">
        <w:t>test</w:t>
      </w:r>
      <w:bookmarkEnd w:id="56"/>
      <w:proofErr w:type="spellEnd"/>
    </w:p>
    <w:p w14:paraId="59D7F9D9" w14:textId="0ED933C8" w:rsidR="001F1FEF" w:rsidRPr="00755439" w:rsidRDefault="009D4B6C" w:rsidP="001F1FEF">
      <w:r>
        <w:t>Функция</w:t>
      </w:r>
      <w:r w:rsidR="006E59B5">
        <w:t>-генератор</w:t>
      </w:r>
      <w:r w:rsidRPr="009D4B6C">
        <w:t xml:space="preserve"> </w:t>
      </w:r>
      <w:r w:rsidRPr="00755439">
        <w:rPr>
          <w:rStyle w:val="bash0"/>
          <w:lang w:val="en-US"/>
        </w:rPr>
        <w:t>split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on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time</w:t>
      </w:r>
      <w:r w:rsidRPr="00755439">
        <w:rPr>
          <w:rStyle w:val="bash0"/>
        </w:rPr>
        <w:t>_</w:t>
      </w:r>
      <w:r w:rsidRPr="00755439">
        <w:rPr>
          <w:rStyle w:val="bash0"/>
          <w:lang w:val="en-US"/>
        </w:rPr>
        <w:t>series</w:t>
      </w:r>
      <w:r w:rsidRPr="009D4B6C">
        <w:t xml:space="preserve"> </w:t>
      </w:r>
      <w:r>
        <w:t>разбивает</w:t>
      </w:r>
      <w:r w:rsidRPr="009D4B6C">
        <w:t xml:space="preserve"> </w:t>
      </w:r>
      <w:r w:rsidR="009F63AA">
        <w:t xml:space="preserve">временной ряд на </w:t>
      </w:r>
      <w:proofErr w:type="spellStart"/>
      <w:r w:rsidR="009F63AA" w:rsidRPr="008A0138">
        <w:rPr>
          <w:rStyle w:val="bash0"/>
        </w:rPr>
        <w:t>train</w:t>
      </w:r>
      <w:proofErr w:type="spellEnd"/>
      <w:r w:rsidR="009F63AA" w:rsidRPr="009F63AA">
        <w:t xml:space="preserve"> </w:t>
      </w:r>
      <w:r w:rsidR="009F63AA">
        <w:t xml:space="preserve">и </w:t>
      </w:r>
      <w:proofErr w:type="spellStart"/>
      <w:r w:rsidR="009F63AA" w:rsidRPr="008A0138">
        <w:rPr>
          <w:rStyle w:val="bash0"/>
        </w:rPr>
        <w:t>test</w:t>
      </w:r>
      <w:proofErr w:type="spellEnd"/>
      <w:r w:rsidR="009F63AA" w:rsidRPr="009F63AA">
        <w:t>.</w:t>
      </w:r>
      <w:r>
        <w:t xml:space="preserve"> </w:t>
      </w:r>
      <w:r w:rsidR="009F63AA">
        <w:t>К</w:t>
      </w:r>
      <w:r>
        <w:t xml:space="preserve">ласс  </w:t>
      </w:r>
      <w:proofErr w:type="spellStart"/>
      <w:r w:rsidRPr="00755439">
        <w:rPr>
          <w:rStyle w:val="bash0"/>
        </w:rPr>
        <w:t>TimeSeriesSplit</w:t>
      </w:r>
      <w:proofErr w:type="spellEnd"/>
      <w:r>
        <w:t xml:space="preserve"> из </w:t>
      </w:r>
      <w:r w:rsidR="00A50DB1">
        <w:t xml:space="preserve">библиотеки </w:t>
      </w:r>
      <w:proofErr w:type="spellStart"/>
      <w:r w:rsidR="00A50DB1" w:rsidRPr="00755439">
        <w:rPr>
          <w:rStyle w:val="bash0"/>
        </w:rPr>
        <w:t>sklearn</w:t>
      </w:r>
      <w:proofErr w:type="spellEnd"/>
      <w:r w:rsidR="00A50DB1">
        <w:t xml:space="preserve"> не подошел так ка он разбивает временной ряд по числу элементов </w:t>
      </w:r>
      <w:r w:rsidR="00A50DB1">
        <w:fldChar w:fldCharType="begin"/>
      </w:r>
      <w:r w:rsidR="007629A6">
        <w:instrText xml:space="preserve"> ADDIN ZOTERO_ITEM CSL_CITATION {"citationID":"jVViCEv7","properties":{"formattedCitation":"[19]","plainCitation":"[19]","noteIndex":0},"citationItems":[{"id":18,"uris":["http://zotero.org/users/local/ccYgADcV/items/WSEKB2T2"],"itemData":{"id":18,"type":"webpage","language":"en","title":"TimeSeriesSplit","URL":"https://scikit-learn.org/stable/modules/generated/sklearn.model_selection.TimeSeriesSplit.html","author":[{"family":"Scikit-Learn","given":""}],"accessed":{"date-parts":[["2024",7,21]]}}}],"schema":"https://github.com/citation-style-language/schema/raw/master/csl-citation.json"} </w:instrText>
      </w:r>
      <w:r w:rsidR="00A50DB1">
        <w:fldChar w:fldCharType="separate"/>
      </w:r>
      <w:r w:rsidR="007629A6" w:rsidRPr="007629A6">
        <w:rPr>
          <w:rFonts w:cs="Times New Roman"/>
        </w:rPr>
        <w:t>[19]</w:t>
      </w:r>
      <w:r w:rsidR="00A50DB1">
        <w:fldChar w:fldCharType="end"/>
      </w:r>
      <w:r w:rsidR="00755439" w:rsidRPr="00755439">
        <w:t xml:space="preserve">. </w:t>
      </w:r>
      <w:r w:rsidR="00755439">
        <w:t xml:space="preserve">Поэтому создадим </w:t>
      </w:r>
      <w:r w:rsidR="009F63AA">
        <w:t>собственную функцию,</w:t>
      </w:r>
      <w:r w:rsidR="00755439">
        <w:t xml:space="preserve"> которая будет разбивать временной ряд привязываясь к датам</w:t>
      </w:r>
      <w:r w:rsidR="00AF2C64" w:rsidRPr="00AF2C64">
        <w:t xml:space="preserve"> </w:t>
      </w:r>
      <w:r w:rsidR="00AF2C64">
        <w:fldChar w:fldCharType="begin"/>
      </w:r>
      <w:r w:rsidR="007629A6">
        <w:instrText xml:space="preserve"> ADDIN ZOTERO_ITEM CSL_CITATION {"citationID":"yM2sjguy","properties":{"formattedCitation":"[17; 16; 10]","plainCitation":"[17; 16; 10]","noteIndex":0},"citationItems":[{"id":19,"uris":["http://zotero.org/users/local/ccYgADcV/items/YF3FVSSN"],"itemData":{"id":19,"type":"webpage","language":"en","title":"Time series / date functionality","URL":"https://pandas.pydata.org/docs/user_guide/timeseries.html","author":[{"family":"Pandas","given":""}],"accessed":{"date-parts":[["2024",7,21]]}}},{"id":21,"uris":["http://zotero.org/users/local/ccYgADcV/items/U9C4P77C"],"itemData":{"id":21,"type":"webpage","language":"en","title":"pandas.DataFrame.resample","URL":"https://pandas.pydata.org/docs/reference/api/pandas.DataFrame.resample.html","author":[{"family":"Pandas","given":""}],"accessed":{"date-parts":[["2024",7,21]]}}},{"id":20,"uris":["http://zotero.org/users/local/ccYgADcV/items/9WAWLLQX"],"itemData":{"id":20,"type":"webpage","language":"ru","title":"Как легко обрабатывать данные временных рядов","URL":"https://dfedorov.spb.ru/pandas/09.%20%D0%9A%D0%B0%D0%BA%20%D0%BB%D0%B5%D0%B3%D0%BA%D0%BE%20%D0%BE%D0%B1%D1%80%D0%B0%D0%B1%D0%B0%D1%82%D1%8B%D0%B2%D0%B0%D1%82%D1%8C%20%D0%B4%D0%B0%D0%BD%D0%BD%D1%8B%D0%B5%20%D0%B2%D1%80%D0%B5%D0%BC%D0%B5%D0%BD%D0%BD%D1%8B%D1%85%20%D1%80%D1%8F%D0%B4%D0%BE%D0%B2_.html","author":[{"family":"dfedorov.spb.ru","given":""}],"accessed":{"date-parts":[["2024",7,21]]}}}],"schema":"https://github.com/citation-style-language/schema/raw/master/csl-citation.json"} </w:instrText>
      </w:r>
      <w:r w:rsidR="00AF2C64">
        <w:fldChar w:fldCharType="separate"/>
      </w:r>
      <w:r w:rsidR="007629A6" w:rsidRPr="007629A6">
        <w:rPr>
          <w:rFonts w:cs="Times New Roman"/>
        </w:rPr>
        <w:t>[17; 16; 10]</w:t>
      </w:r>
      <w:r w:rsidR="00AF2C64">
        <w:fldChar w:fldCharType="end"/>
      </w:r>
      <w:r w:rsidR="00755439">
        <w:t>.</w:t>
      </w:r>
      <w:r w:rsidR="009F63AA">
        <w:t xml:space="preserve"> Функция также исправляет мелкие орфографические ошибки в указании типа разбиений </w:t>
      </w:r>
      <w:r w:rsidR="009F63AA" w:rsidRPr="009F63AA">
        <w:t xml:space="preserve">(Year, </w:t>
      </w:r>
      <w:proofErr w:type="spellStart"/>
      <w:r w:rsidR="009F63AA" w:rsidRPr="009F63AA">
        <w:t>Quarter</w:t>
      </w:r>
      <w:proofErr w:type="spellEnd"/>
      <w:r w:rsidR="009F63AA" w:rsidRPr="009F63AA">
        <w:t xml:space="preserve">, </w:t>
      </w:r>
      <w:proofErr w:type="spellStart"/>
      <w:r w:rsidR="009F63AA" w:rsidRPr="009F63AA">
        <w:t>Month</w:t>
      </w:r>
      <w:proofErr w:type="spellEnd"/>
      <w:r w:rsidR="009F63AA" w:rsidRPr="009F63AA">
        <w:t>, Week)</w:t>
      </w:r>
      <w:r w:rsidR="009F63AA">
        <w:t xml:space="preserve"> и выводит ошибку если количество разбиений задано не корректно</w:t>
      </w:r>
      <w:r w:rsidR="006E59B5">
        <w:t>.</w:t>
      </w:r>
    </w:p>
    <w:p w14:paraId="598146BD" w14:textId="07240E2B" w:rsidR="001F1FEF" w:rsidRPr="00F90BEA" w:rsidRDefault="001F1FEF" w:rsidP="001F1FEF">
      <w:pPr>
        <w:pStyle w:val="Title"/>
      </w:pPr>
      <w:r w:rsidRPr="00755439">
        <w:rPr>
          <w:lang w:val="ru-RU"/>
        </w:rPr>
        <w:t>ячейка</w:t>
      </w:r>
      <w:r w:rsidRPr="00F90BEA">
        <w:t xml:space="preserve"> </w:t>
      </w:r>
      <w:r>
        <w:t>Jupiter</w:t>
      </w:r>
      <w:r w:rsidRPr="00F90BEA">
        <w:t xml:space="preserve"> </w:t>
      </w:r>
      <w:r>
        <w:t>Notebook</w:t>
      </w:r>
    </w:p>
    <w:p w14:paraId="6B28052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95A626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1B7E4DA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-генератор, разбивает временной ряд на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</w:p>
    <w:p w14:paraId="5775F5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347F24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data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5A2785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star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будем разбивать,</w:t>
      </w:r>
    </w:p>
    <w:p w14:paraId="394155C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umbe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количество разбиений,</w:t>
      </w:r>
    </w:p>
    <w:p w14:paraId="1A83C7A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разбиен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4C8DF7E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targe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имя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тарге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(целевой переменной),</w:t>
      </w:r>
    </w:p>
    <w:p w14:paraId="7D6D1E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озвраща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summary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.</w:t>
      </w:r>
    </w:p>
    <w:p w14:paraId="5E42B6C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406A9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даляем все не латинские знаки, делаем первую букву заглавную, остальные обычные</w:t>
      </w:r>
    </w:p>
    <w:p w14:paraId="53DAA81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apitaliz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66FD96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d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</w:t>
      </w:r>
    </w:p>
    <w:p w14:paraId="0BF4ADE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список валют</w:t>
      </w:r>
    </w:p>
    <w:p w14:paraId="44C003B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155BF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ригер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ервого включения</w:t>
      </w:r>
    </w:p>
    <w:p w14:paraId="046FF79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</w:p>
    <w:p w14:paraId="567A4EF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D3373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ставляем параметр для сводной таблицы</w:t>
      </w:r>
    </w:p>
    <w:p w14:paraId="29EC84C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1AEEC6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'</w:t>
      </w:r>
    </w:p>
    <w:p w14:paraId="5EB0465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2B88764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QE'</w:t>
      </w:r>
    </w:p>
    <w:p w14:paraId="2D2DDAA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32B26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E'</w:t>
      </w:r>
    </w:p>
    <w:p w14:paraId="39613B3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i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22A68C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  </w:t>
      </w:r>
    </w:p>
    <w:p w14:paraId="100371E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6F35F7F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.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орректн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 Year, Quarter, Month, 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</w:p>
    <w:p w14:paraId="0477D1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3A32F0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26503B3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FDA49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ем резервную копию даты</w:t>
      </w:r>
    </w:p>
    <w:p w14:paraId="13A04AB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-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op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Дата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075F0CC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478D3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-cop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A45877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берем данные после стартового года</w:t>
      </w:r>
    </w:p>
    <w:p w14:paraId="286BCA96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query</w:t>
      </w:r>
      <w:proofErr w:type="gram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ear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&gt;= </w:t>
      </w:r>
      <w:r w:rsidRPr="008B209A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8B209A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A479FDA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38CC535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_train</w:t>
      </w:r>
      <w:proofErr w:type="spellEnd"/>
    </w:p>
    <w:p w14:paraId="11A65F6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ел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независимым</w:t>
      </w:r>
      <w:proofErr w:type="spellEnd"/>
    </w:p>
    <w:p w14:paraId="36A736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cop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ee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7DFFA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'(Year &lt;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95C5C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Установим столбец даты в качестве индекса</w:t>
      </w:r>
    </w:p>
    <w:p w14:paraId="6AD0B83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437B88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оздад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</w:t>
      </w:r>
      <w:proofErr w:type="spellEnd"/>
    </w:p>
    <w:p w14:paraId="48AEBC7A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_na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</w:p>
    <w:p w14:paraId="72817F5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Удалим все ненужные столбцы из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</w:p>
    <w:p w14:paraId="6CFE2EF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E5C0919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5BD608C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верка</w:t>
      </w:r>
      <w:proofErr w:type="spellEnd"/>
    </w:p>
    <w:p w14:paraId="3D1BAE8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count().shape[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A02808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&lt;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7D088F1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ai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Value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Столько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нны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с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параметрами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tart_year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",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айдё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(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C65F7A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</w:p>
    <w:p w14:paraId="7EDA0E5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Если всё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разбиваем на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test</w:t>
      </w:r>
    </w:p>
    <w:p w14:paraId="0E650F8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g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umber_split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612561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ляем данные из предыдущего цикла, если он не первый</w:t>
      </w:r>
    </w:p>
    <w:p w14:paraId="187D56DF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B7A6A6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251A107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09B63A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</w:p>
    <w:p w14:paraId="744BF7C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ig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</w:p>
    <w:p w14:paraId="216C966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Читаем строчку сводной таблицы</w:t>
      </w:r>
    </w:p>
    <w:p w14:paraId="5DD1FD66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5BF31D0D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no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18AE644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pp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548ADA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resample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cod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.mean().iloc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003A1D8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единяем таблицу и строку сводной таблицы</w:t>
      </w:r>
    </w:p>
    <w:p w14:paraId="508ACF3B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merg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ivot_table_row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ample_param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ow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right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83CDD74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se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Да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2089D41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аргет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в отдельную переменную</w:t>
      </w:r>
    </w:p>
    <w:p w14:paraId="2F85B90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arget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ame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</w:t>
      </w:r>
    </w:p>
    <w:p w14:paraId="3818296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Удал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таргеты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из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сета</w:t>
      </w:r>
      <w:proofErr w:type="spellEnd"/>
    </w:p>
    <w:p w14:paraId="11F8D818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drop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xis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plac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Tru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286C060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esult</w:t>
      </w:r>
    </w:p>
    <w:p w14:paraId="568EEA6E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Инфа по данным</w:t>
      </w:r>
    </w:p>
    <w:p w14:paraId="43C469B5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ra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, 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\</w:t>
      </w:r>
    </w:p>
    <w:p w14:paraId="6118263C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-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ax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trftim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%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%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hape</w:t>
      </w:r>
      <w:r w:rsidRPr="00E970C3">
        <w:rPr>
          <w:rFonts w:eastAsia="Times New Roman" w:cs="Times New Roman"/>
          <w:color w:val="0000FF"/>
          <w:kern w:val="0"/>
          <w:szCs w:val="21"/>
          <w:lang w:val="ru-RU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)'</w:t>
      </w:r>
    </w:p>
    <w:p w14:paraId="767FB1B2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переменные времени, для графика</w:t>
      </w:r>
    </w:p>
    <w:p w14:paraId="1BD0FB11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ndex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3B3C8954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1C6D204D" w14:textId="77777777" w:rsidR="008A0138" w:rsidRPr="008B209A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</w:p>
    <w:p w14:paraId="217CFA13" w14:textId="77777777" w:rsidR="008A0138" w:rsidRPr="00E970C3" w:rsidRDefault="008A0138" w:rsidP="008A013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yiel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</w:p>
    <w:p w14:paraId="1652EF3E" w14:textId="30ACC9F5" w:rsidR="001F1FEF" w:rsidRPr="008A0138" w:rsidRDefault="00C005CC" w:rsidP="00C005CC">
      <w:pPr>
        <w:pStyle w:val="a0"/>
        <w:rPr>
          <w:lang w:val="en-US"/>
        </w:rPr>
      </w:pPr>
      <w:bookmarkStart w:id="57" w:name="_Toc172787049"/>
      <w:proofErr w:type="spellStart"/>
      <w:r w:rsidRPr="00C005CC">
        <w:rPr>
          <w:lang w:val="en-US"/>
        </w:rPr>
        <w:t>Функция</w:t>
      </w:r>
      <w:proofErr w:type="spellEnd"/>
      <w:r w:rsidRPr="00C005CC">
        <w:rPr>
          <w:lang w:val="en-US"/>
        </w:rPr>
        <w:t xml:space="preserve"> </w:t>
      </w:r>
      <w:proofErr w:type="spellStart"/>
      <w:r w:rsidRPr="00C005CC">
        <w:rPr>
          <w:lang w:val="en-US"/>
        </w:rPr>
        <w:t>кросс-валидации</w:t>
      </w:r>
      <w:bookmarkEnd w:id="57"/>
      <w:proofErr w:type="spellEnd"/>
    </w:p>
    <w:p w14:paraId="16777F26" w14:textId="34E6A06E" w:rsidR="008A0138" w:rsidRPr="004230EA" w:rsidRDefault="00496AB6" w:rsidP="008A0138">
      <w:r>
        <w:t xml:space="preserve">Функция кросс-валидации обучает модель на </w:t>
      </w:r>
      <w:proofErr w:type="spellStart"/>
      <w:r w:rsidRPr="00496AB6">
        <w:rPr>
          <w:rStyle w:val="bash0"/>
        </w:rPr>
        <w:t>train</w:t>
      </w:r>
      <w:proofErr w:type="spellEnd"/>
      <w:r w:rsidRPr="00496AB6">
        <w:t xml:space="preserve"> </w:t>
      </w:r>
      <w:r>
        <w:t xml:space="preserve">данных и выполняет предсказание на </w:t>
      </w:r>
      <w:proofErr w:type="spellStart"/>
      <w:r w:rsidRPr="00044ABD">
        <w:rPr>
          <w:rStyle w:val="bash0"/>
        </w:rPr>
        <w:t>test</w:t>
      </w:r>
      <w:proofErr w:type="spellEnd"/>
      <w:r w:rsidRPr="00496AB6">
        <w:t xml:space="preserve"> </w:t>
      </w:r>
      <w:r>
        <w:t>данных</w:t>
      </w:r>
      <w:r w:rsidR="00044ABD">
        <w:t>,</w:t>
      </w:r>
      <w:r>
        <w:t xml:space="preserve"> которая модель не видела. </w:t>
      </w:r>
      <w:r w:rsidR="00A855AC">
        <w:t xml:space="preserve">Разбивка на </w:t>
      </w:r>
      <w:proofErr w:type="spellStart"/>
      <w:r w:rsidR="00A855AC" w:rsidRPr="00A855AC">
        <w:rPr>
          <w:rStyle w:val="bash0"/>
        </w:rPr>
        <w:t>train</w:t>
      </w:r>
      <w:proofErr w:type="spellEnd"/>
      <w:r w:rsidR="00A855AC" w:rsidRPr="00A855AC">
        <w:t xml:space="preserve"> </w:t>
      </w:r>
      <w:r w:rsidR="00A855AC">
        <w:t xml:space="preserve">и </w:t>
      </w:r>
      <w:proofErr w:type="spellStart"/>
      <w:r w:rsidR="00A855AC" w:rsidRPr="00A855AC">
        <w:rPr>
          <w:rStyle w:val="bash0"/>
        </w:rPr>
        <w:t>test</w:t>
      </w:r>
      <w:proofErr w:type="spellEnd"/>
      <w:r w:rsidR="00A855AC" w:rsidRPr="00A855AC">
        <w:t xml:space="preserve"> </w:t>
      </w:r>
      <w:r w:rsidR="00A855AC">
        <w:t xml:space="preserve">происходит с учетом временного ряда и привязана к датам. </w:t>
      </w:r>
      <w:r>
        <w:t xml:space="preserve">Ошибка предсказания оценивается по формуле </w:t>
      </w:r>
      <w:r w:rsidR="008D52D9" w:rsidRPr="00CA11FD">
        <w:t>2</w:t>
      </w:r>
      <w:r>
        <w:t xml:space="preserve"> (пункт </w:t>
      </w:r>
      <w:r>
        <w:fldChar w:fldCharType="begin"/>
      </w:r>
      <w:r>
        <w:instrText xml:space="preserve"> REF _Ref172622482 \r \h </w:instrText>
      </w:r>
      <w:r>
        <w:fldChar w:fldCharType="separate"/>
      </w:r>
      <w:r w:rsidR="00001B06">
        <w:t>2.12</w:t>
      </w:r>
      <w:r>
        <w:fldChar w:fldCharType="end"/>
      </w:r>
      <w:r>
        <w:t>).</w:t>
      </w:r>
      <w:r w:rsidR="00044ABD">
        <w:t xml:space="preserve"> </w:t>
      </w:r>
      <w:r w:rsidR="00A855AC">
        <w:t>Данные,</w:t>
      </w:r>
      <w:r w:rsidR="00044ABD">
        <w:t xml:space="preserve"> на которых будет тестироваться </w:t>
      </w:r>
      <w:r w:rsidR="00A855AC">
        <w:t>модель,</w:t>
      </w:r>
      <w:r w:rsidR="00044ABD">
        <w:t xml:space="preserve"> могут быть разного объёма (год, квартал, месяц, неделя), это зависит от параметра </w:t>
      </w:r>
      <w:proofErr w:type="spellStart"/>
      <w:r w:rsidR="00044ABD" w:rsidRPr="00044ABD">
        <w:rPr>
          <w:rStyle w:val="bash0"/>
        </w:rPr>
        <w:t>type_split</w:t>
      </w:r>
      <w:proofErr w:type="spellEnd"/>
      <w:r w:rsidR="00044ABD" w:rsidRPr="00044ABD">
        <w:t>.</w:t>
      </w:r>
      <w:r w:rsidR="00044ABD">
        <w:t xml:space="preserve"> В качестве целев</w:t>
      </w:r>
      <w:r w:rsidR="00A855AC">
        <w:t>ой</w:t>
      </w:r>
      <w:r w:rsidR="00044ABD">
        <w:t xml:space="preserve"> переменн</w:t>
      </w:r>
      <w:r w:rsidR="00A855AC">
        <w:t>ой</w:t>
      </w:r>
      <w:r w:rsidR="00044ABD">
        <w:t xml:space="preserve"> (</w:t>
      </w:r>
      <w:proofErr w:type="spellStart"/>
      <w:r w:rsidR="00044ABD">
        <w:t>таргет</w:t>
      </w:r>
      <w:r w:rsidR="00A855AC">
        <w:t>а</w:t>
      </w:r>
      <w:proofErr w:type="spellEnd"/>
      <w:r w:rsidR="00044ABD">
        <w:t xml:space="preserve">) указывается список валют </w:t>
      </w:r>
      <w:r w:rsidR="00A855AC">
        <w:t>–</w:t>
      </w:r>
      <w:r w:rsidR="00044ABD">
        <w:t xml:space="preserve"> </w:t>
      </w:r>
      <w:r w:rsidR="00A855AC">
        <w:t xml:space="preserve">параметр </w:t>
      </w:r>
      <w:proofErr w:type="spellStart"/>
      <w:r w:rsidR="00A855AC" w:rsidRPr="00A855AC">
        <w:rPr>
          <w:rStyle w:val="bash0"/>
        </w:rPr>
        <w:t>currency</w:t>
      </w:r>
      <w:proofErr w:type="spellEnd"/>
      <w:r w:rsidR="00A855AC">
        <w:t xml:space="preserve">. Чтобы была информация о ходе процесса, данные выводятся с помощью команды </w:t>
      </w:r>
      <w:proofErr w:type="spellStart"/>
      <w:r w:rsidR="00A855AC" w:rsidRPr="00A855AC">
        <w:rPr>
          <w:rStyle w:val="bash0"/>
        </w:rPr>
        <w:t>print</w:t>
      </w:r>
      <w:proofErr w:type="spellEnd"/>
      <w:r w:rsidR="00A855AC" w:rsidRPr="00A855AC">
        <w:t>.</w:t>
      </w:r>
      <w:r w:rsidR="00A855AC">
        <w:t xml:space="preserve">  Также данные о крос</w:t>
      </w:r>
      <w:r w:rsidR="004230EA">
        <w:t>с-</w:t>
      </w:r>
      <w:r w:rsidR="00A855AC">
        <w:t>ва</w:t>
      </w:r>
      <w:r w:rsidR="004230EA">
        <w:t xml:space="preserve">лидации, сохраняются в дата фрейм </w:t>
      </w:r>
      <w:r w:rsidR="004230EA">
        <w:rPr>
          <w:lang w:val="en-US"/>
        </w:rPr>
        <w:t>Pandas</w:t>
      </w:r>
      <w:r w:rsidR="005C04D7">
        <w:t xml:space="preserve">, параметр </w:t>
      </w:r>
      <w:proofErr w:type="spellStart"/>
      <w:r w:rsidR="005C04D7" w:rsidRPr="005C04D7">
        <w:rPr>
          <w:rStyle w:val="bash0"/>
        </w:rPr>
        <w:t>cv_info</w:t>
      </w:r>
      <w:proofErr w:type="spellEnd"/>
      <w:r w:rsidR="004230EA" w:rsidRPr="004230EA">
        <w:t>.</w:t>
      </w:r>
    </w:p>
    <w:p w14:paraId="5569AB2B" w14:textId="104AC560" w:rsidR="00C005CC" w:rsidRPr="00121C09" w:rsidRDefault="00C005CC" w:rsidP="00C005CC">
      <w:pPr>
        <w:pStyle w:val="Title"/>
      </w:pPr>
      <w:r w:rsidRPr="00044ABD">
        <w:rPr>
          <w:lang w:val="ru-RU"/>
        </w:rPr>
        <w:t>ячейка</w:t>
      </w:r>
      <w:r w:rsidRPr="00121C09">
        <w:t xml:space="preserve"> </w:t>
      </w:r>
      <w:r>
        <w:t>Jupiter</w:t>
      </w:r>
      <w:r w:rsidRPr="00121C09">
        <w:t xml:space="preserve"> </w:t>
      </w:r>
      <w:r>
        <w:t>Notebook</w:t>
      </w:r>
    </w:p>
    <w:p w14:paraId="529FF6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de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58" w:name="_Hlk172798448"/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bookmarkEnd w:id="58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5DC45706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''</w:t>
      </w:r>
    </w:p>
    <w:p w14:paraId="504B5C4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Функция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ирует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писок валют на временном ряду.</w:t>
      </w:r>
    </w:p>
    <w:p w14:paraId="76207E49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5799BCF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mode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ML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модель которую будем использовать для кросс-валидации,</w:t>
      </w:r>
    </w:p>
    <w:p w14:paraId="3FF23E4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 данными,</w:t>
      </w:r>
    </w:p>
    <w:p w14:paraId="4B4CADC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year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год с которого нужно начать кросс-валидацию,</w:t>
      </w:r>
    </w:p>
    <w:p w14:paraId="57B429D3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n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числ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35B55EC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: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 </w:t>
      </w:r>
      <w:bookmarkStart w:id="59" w:name="_Hlk172622986"/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bookmarkEnd w:id="59"/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тип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росс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(Year, Quarter, Month, Week),</w:t>
      </w:r>
    </w:p>
    <w:p w14:paraId="0A015A4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lastRenderedPageBreak/>
        <w:t xml:space="preserve">   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bookmarkStart w:id="60" w:name="_Hlk172623206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bookmarkEnd w:id="60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 список полей валют,</w:t>
      </w:r>
    </w:p>
    <w:p w14:paraId="70F002F1" w14:textId="01B62BB4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ram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cv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pandas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куда будет записываться статистика о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ях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,</w:t>
      </w:r>
    </w:p>
    <w:p w14:paraId="42ADD282" w14:textId="2C4C24C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proofErr w:type="gram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return</w:t>
      </w:r>
      <w:proofErr w:type="gram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: возвращает </w:t>
      </w:r>
      <w:r w:rsidR="00D431B2"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дата фрейм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статистики кросс-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валидаций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.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</w:p>
    <w:p w14:paraId="2171A1E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'</w:t>
      </w:r>
    </w:p>
    <w:p w14:paraId="1F5D5BF0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5B9CB611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gramStart"/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_point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ea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260186A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уч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модель</w:t>
      </w:r>
      <w:proofErr w:type="spellEnd"/>
    </w:p>
    <w:p w14:paraId="2396FA9A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218A22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полн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едикт</w:t>
      </w:r>
      <w:proofErr w:type="spellEnd"/>
    </w:p>
    <w:p w14:paraId="3612E6C7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_pr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od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predic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E2C23F5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Посмотрим эффективность модели </w:t>
      </w:r>
    </w:p>
    <w:p w14:paraId="4E6C224E" w14:textId="77777777" w:rsidR="00C005CC" w:rsidRPr="008B209A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mape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ed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256CDBEF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пишем статистику кросс валидации</w:t>
      </w:r>
    </w:p>
    <w:p w14:paraId="5C3E323E" w14:textId="77777777" w:rsidR="00C005CC" w:rsidRPr="008B209A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loc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proofErr w:type="gramStart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)]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proofErr w:type="gramEnd"/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{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date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m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oint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es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tem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plit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8B209A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rror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91A6D3B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делал, чтобы выводилась статистика о ходе процесса</w:t>
      </w:r>
    </w:p>
    <w:p w14:paraId="65DD622C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rin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ummary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</w:t>
      </w:r>
      <w:proofErr w:type="spellStart"/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Ошибк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err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%,  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Валюта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r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[^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a-</w:t>
      </w:r>
      <w:proofErr w:type="spellStart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zA</w:t>
      </w:r>
      <w:proofErr w:type="spellEnd"/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-z_</w:t>
      </w:r>
      <w:r w:rsidRPr="00E970C3">
        <w:rPr>
          <w:rFonts w:eastAsia="Times New Roman" w:cs="Times New Roman"/>
          <w:color w:val="D16969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811F3F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EE0000"/>
          <w:kern w:val="0"/>
          <w:szCs w:val="21"/>
          <w14:ligatures w14:val="none"/>
        </w:rPr>
        <w:t>\n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90C27D8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617EF4" w14:textId="77777777" w:rsidR="00C005CC" w:rsidRPr="00E970C3" w:rsidRDefault="00C005CC" w:rsidP="00C005CC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retur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</w:t>
      </w:r>
      <w:r w:rsidRPr="00E970C3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</w:p>
    <w:p w14:paraId="12A6F07D" w14:textId="1F24B19A" w:rsidR="008A0138" w:rsidRDefault="00554971" w:rsidP="00554971">
      <w:pPr>
        <w:pStyle w:val="a0"/>
      </w:pPr>
      <w:bookmarkStart w:id="61" w:name="_Toc172787050"/>
      <w:r w:rsidRPr="00554971">
        <w:t>Создание модели и дата фрейма для хранения результатов кросс-валидации</w:t>
      </w:r>
      <w:bookmarkEnd w:id="61"/>
    </w:p>
    <w:p w14:paraId="4C0EAB95" w14:textId="75C6C655" w:rsidR="00335928" w:rsidRPr="00554971" w:rsidRDefault="00335928" w:rsidP="00335928">
      <w:r>
        <w:t xml:space="preserve">Создадим модель </w:t>
      </w:r>
      <w:r w:rsidR="00621DF2">
        <w:t>машинного обучения,</w:t>
      </w:r>
      <w:r>
        <w:t xml:space="preserve"> которая будет использоваться при кросс-валидации, а также дата </w:t>
      </w:r>
      <w:proofErr w:type="gramStart"/>
      <w:r>
        <w:t>фрейм</w:t>
      </w:r>
      <w:proofErr w:type="gramEnd"/>
      <w:r>
        <w:t xml:space="preserve"> где будут храниться результаты кросс-валидации.</w:t>
      </w:r>
    </w:p>
    <w:p w14:paraId="65DACD80" w14:textId="517BF050" w:rsidR="00554971" w:rsidRPr="00554971" w:rsidRDefault="00554971" w:rsidP="00554971">
      <w:pPr>
        <w:pStyle w:val="Title"/>
        <w:rPr>
          <w:lang w:val="ru-RU"/>
        </w:rPr>
      </w:pPr>
      <w:r w:rsidRPr="00554971">
        <w:rPr>
          <w:lang w:val="ru-RU"/>
        </w:rPr>
        <w:t xml:space="preserve">ячейка </w:t>
      </w:r>
      <w:r>
        <w:t>Jupiter</w:t>
      </w:r>
      <w:r w:rsidRPr="00554971">
        <w:rPr>
          <w:lang w:val="ru-RU"/>
        </w:rPr>
        <w:t xml:space="preserve"> </w:t>
      </w:r>
      <w:r>
        <w:t>Notebook</w:t>
      </w:r>
    </w:p>
    <w:p w14:paraId="62247B9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оздадим модель с количеством деревьев в лесу 2000, с максимальной глубиной залегания дерева 21</w:t>
      </w:r>
    </w:p>
    <w:p w14:paraId="2CA57199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RandomForestRegresso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n_estimator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0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max_depth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andom_stat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2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riter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quared_error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818A1EA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6203C11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бнов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</w:t>
      </w:r>
      <w:proofErr w:type="spellEnd"/>
    </w:p>
    <w:p w14:paraId="4513664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03470A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44759E2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Датафрей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атистики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кросс-валидации</w:t>
      </w:r>
      <w:proofErr w:type="spellEnd"/>
    </w:p>
    <w:p w14:paraId="104FED66" w14:textId="77777777" w:rsidR="00554971" w:rsidRPr="00E970C3" w:rsidRDefault="00554971" w:rsidP="00554971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d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DataFram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[]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[]})</w:t>
      </w:r>
    </w:p>
    <w:p w14:paraId="74FE7AF9" w14:textId="37C166D3" w:rsidR="00C005CC" w:rsidRPr="00D65F24" w:rsidRDefault="00554971" w:rsidP="00554971">
      <w:pPr>
        <w:pStyle w:val="a0"/>
        <w:rPr>
          <w:lang w:val="en-US"/>
        </w:rPr>
      </w:pPr>
      <w:bookmarkStart w:id="62" w:name="_Toc172787051"/>
      <w:proofErr w:type="spellStart"/>
      <w:r w:rsidRPr="00554971">
        <w:rPr>
          <w:lang w:val="en-US"/>
        </w:rPr>
        <w:t>Кросс-валидация</w:t>
      </w:r>
      <w:proofErr w:type="spellEnd"/>
      <w:r w:rsidRPr="00554971">
        <w:rPr>
          <w:lang w:val="en-US"/>
        </w:rPr>
        <w:t xml:space="preserve"> </w:t>
      </w:r>
      <w:proofErr w:type="spellStart"/>
      <w:r w:rsidRPr="00554971">
        <w:rPr>
          <w:lang w:val="en-US"/>
        </w:rPr>
        <w:t>данных</w:t>
      </w:r>
      <w:bookmarkEnd w:id="62"/>
      <w:proofErr w:type="spellEnd"/>
    </w:p>
    <w:p w14:paraId="4AA92588" w14:textId="0DC6EE98" w:rsidR="00151ED9" w:rsidRDefault="00D65F24" w:rsidP="00D65F24">
      <w:r>
        <w:t xml:space="preserve">Будем производить кросс-валидацию данных на временном ряду с количеством проверок на тестовых данных равным </w:t>
      </w:r>
      <w:r w:rsidRPr="00151ED9">
        <w:rPr>
          <w:rStyle w:val="bash0"/>
        </w:rPr>
        <w:t>10</w:t>
      </w:r>
      <w:r>
        <w:t xml:space="preserve">. Тестовые данные будут взяты </w:t>
      </w:r>
      <w:r w:rsidR="00495090">
        <w:t>за</w:t>
      </w:r>
      <w:r>
        <w:t xml:space="preserve"> </w:t>
      </w:r>
      <w:r w:rsidRPr="00151ED9">
        <w:rPr>
          <w:rStyle w:val="bash0"/>
        </w:rPr>
        <w:t>год</w:t>
      </w:r>
      <w:r>
        <w:t xml:space="preserve">, </w:t>
      </w:r>
      <w:r w:rsidRPr="00151ED9">
        <w:rPr>
          <w:rStyle w:val="bash0"/>
        </w:rPr>
        <w:t>квартал</w:t>
      </w:r>
      <w:r>
        <w:t xml:space="preserve">, </w:t>
      </w:r>
      <w:r w:rsidRPr="00151ED9">
        <w:rPr>
          <w:rStyle w:val="bash0"/>
        </w:rPr>
        <w:t>месяц</w:t>
      </w:r>
      <w:r>
        <w:t xml:space="preserve">, </w:t>
      </w:r>
      <w:r w:rsidRPr="00151ED9">
        <w:rPr>
          <w:rStyle w:val="bash0"/>
        </w:rPr>
        <w:t>недел</w:t>
      </w:r>
      <w:r w:rsidR="00495090">
        <w:rPr>
          <w:rStyle w:val="bash0"/>
        </w:rPr>
        <w:t>ю</w:t>
      </w:r>
      <w:r>
        <w:t xml:space="preserve">. </w:t>
      </w:r>
    </w:p>
    <w:p w14:paraId="523CAA82" w14:textId="403A15A3" w:rsidR="00D65F24" w:rsidRPr="00D65F24" w:rsidRDefault="00D65F24" w:rsidP="00D65F24">
      <w:r>
        <w:t xml:space="preserve">Оцениваться качество работы модели будет по метрике </w:t>
      </w:r>
      <w:proofErr w:type="spellStart"/>
      <w:r w:rsidRPr="00151ED9">
        <w:rPr>
          <w:rStyle w:val="bash0"/>
        </w:rPr>
        <w:t>mape</w:t>
      </w:r>
      <w:proofErr w:type="spellEnd"/>
      <w:r w:rsidRPr="00D65F24">
        <w:t xml:space="preserve"> </w:t>
      </w:r>
      <w:r w:rsidR="00151ED9">
        <w:t xml:space="preserve">описанной в пункте </w:t>
      </w:r>
      <w:r w:rsidR="00151ED9">
        <w:fldChar w:fldCharType="begin"/>
      </w:r>
      <w:r w:rsidR="00151ED9">
        <w:instrText xml:space="preserve"> REF _Ref172622482 \r \h </w:instrText>
      </w:r>
      <w:r w:rsidR="00151ED9">
        <w:fldChar w:fldCharType="separate"/>
      </w:r>
      <w:r w:rsidR="00151ED9">
        <w:t>2.11</w:t>
      </w:r>
      <w:r w:rsidR="00151ED9">
        <w:fldChar w:fldCharType="end"/>
      </w:r>
      <w:r w:rsidR="001D695B">
        <w:t>, для каждой валюты отдельно.</w:t>
      </w:r>
      <w:r w:rsidR="00151ED9">
        <w:t xml:space="preserve"> </w:t>
      </w:r>
      <w:r w:rsidR="001D695B">
        <w:t>В</w:t>
      </w:r>
      <w:r>
        <w:t>зяв среднее</w:t>
      </w:r>
      <w:r w:rsidR="00151ED9">
        <w:t xml:space="preserve"> значение этой метрики</w:t>
      </w:r>
      <w:r>
        <w:t xml:space="preserve"> </w:t>
      </w:r>
      <w:r w:rsidR="00CB101A">
        <w:t>по 10 попыткам,</w:t>
      </w:r>
      <w:r>
        <w:t xml:space="preserve"> получим более точные результаты</w:t>
      </w:r>
      <w:r w:rsidR="00151ED9">
        <w:t xml:space="preserve">. Более подробно о кросс-валидации на временном ряду описано в пункте </w:t>
      </w:r>
      <w:r w:rsidR="00151ED9">
        <w:fldChar w:fldCharType="begin"/>
      </w:r>
      <w:r w:rsidR="00151ED9">
        <w:instrText xml:space="preserve"> REF _Ref172799735 \r \h </w:instrText>
      </w:r>
      <w:r w:rsidR="00151ED9">
        <w:fldChar w:fldCharType="separate"/>
      </w:r>
      <w:r w:rsidR="00151ED9">
        <w:t>1.4</w:t>
      </w:r>
      <w:r w:rsidR="00151ED9">
        <w:fldChar w:fldCharType="end"/>
      </w:r>
      <w:r w:rsidR="00151ED9">
        <w:t>.</w:t>
      </w:r>
    </w:p>
    <w:p w14:paraId="34B47002" w14:textId="713651AA" w:rsidR="00C005CC" w:rsidRPr="00A566EF" w:rsidRDefault="00E16D3B" w:rsidP="00E16D3B">
      <w:pPr>
        <w:pStyle w:val="2"/>
      </w:pPr>
      <w:bookmarkStart w:id="63" w:name="_Toc172787052"/>
      <w:r w:rsidRPr="00E16D3B">
        <w:lastRenderedPageBreak/>
        <w:t xml:space="preserve">С </w:t>
      </w:r>
      <w:proofErr w:type="spellStart"/>
      <w:r w:rsidRPr="00E16D3B">
        <w:t>шагом</w:t>
      </w:r>
      <w:proofErr w:type="spellEnd"/>
      <w:r w:rsidRPr="00E16D3B">
        <w:t xml:space="preserve"> в </w:t>
      </w:r>
      <w:proofErr w:type="spellStart"/>
      <w:r w:rsidRPr="00E16D3B">
        <w:t>год</w:t>
      </w:r>
      <w:bookmarkEnd w:id="63"/>
      <w:proofErr w:type="spellEnd"/>
    </w:p>
    <w:p w14:paraId="6D3924EA" w14:textId="69DFEDF5" w:rsidR="00A566EF" w:rsidRPr="001D695B" w:rsidRDefault="00A566EF" w:rsidP="00A566EF">
      <w:bookmarkStart w:id="64" w:name="_Hlk172807923"/>
      <w:bookmarkStart w:id="65" w:name="_Hlk172801856"/>
      <w:r>
        <w:t>Запустим кро</w:t>
      </w:r>
      <w:r w:rsidR="001D695B">
        <w:t xml:space="preserve">сс-валидацию данных </w:t>
      </w:r>
      <w:proofErr w:type="spellStart"/>
      <w:r w:rsidR="001D695B" w:rsidRPr="00391FB2">
        <w:rPr>
          <w:rStyle w:val="bash0"/>
        </w:rPr>
        <w:t>data_loaded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="001D695B" w:rsidRPr="00391FB2">
        <w:rPr>
          <w:rStyle w:val="bash0"/>
        </w:rPr>
        <w:t>rf_model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="001D695B" w:rsidRPr="00391FB2">
        <w:rPr>
          <w:rStyle w:val="bash0"/>
        </w:rPr>
        <w:t>2013 года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 тренировочные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выборк</w:t>
      </w:r>
      <w:r w:rsidR="00495090">
        <w:rPr>
          <w:rFonts w:eastAsia="Times New Roman" w:cs="Times New Roman"/>
          <w:color w:val="000000"/>
          <w:kern w:val="0"/>
          <w:szCs w:val="21"/>
          <w14:ligatures w14:val="none"/>
        </w:rPr>
        <w:t>и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 будем </w:t>
      </w:r>
      <w:r w:rsidR="001D695B" w:rsidRPr="00391FB2">
        <w:rPr>
          <w:rStyle w:val="bash0"/>
        </w:rPr>
        <w:t>10 раз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="001D695B" w:rsidRPr="00391FB2">
        <w:rPr>
          <w:rStyle w:val="bash0"/>
        </w:rPr>
        <w:t>1 год</w:t>
      </w:r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по каждой валюте отдельно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из  списка валют </w:t>
      </w:r>
      <w:proofErr w:type="spellStart"/>
      <w:r w:rsidR="00391FB2" w:rsidRPr="00391FB2">
        <w:rPr>
          <w:rStyle w:val="bash0"/>
        </w:rPr>
        <w:t>currency_list</w:t>
      </w:r>
      <w:proofErr w:type="spellEnd"/>
      <w:r w:rsidR="001D695B">
        <w:rPr>
          <w:rFonts w:eastAsia="Times New Roman" w:cs="Times New Roman"/>
          <w:color w:val="000000"/>
          <w:kern w:val="0"/>
          <w:szCs w:val="21"/>
          <w14:ligatures w14:val="none"/>
        </w:rPr>
        <w:t>, сохранять результаты</w:t>
      </w:r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кросс-валидации будем в дата фрейм </w:t>
      </w:r>
      <w:proofErr w:type="spellStart"/>
      <w:r w:rsidR="00391FB2" w:rsidRPr="00391FB2">
        <w:rPr>
          <w:rStyle w:val="bash0"/>
        </w:rPr>
        <w:t>cv_info</w:t>
      </w:r>
      <w:bookmarkEnd w:id="64"/>
      <w:proofErr w:type="spellEnd"/>
      <w:r w:rsidR="00391FB2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</w:p>
    <w:bookmarkEnd w:id="65"/>
    <w:p w14:paraId="310AB477" w14:textId="65B611E5" w:rsidR="00554971" w:rsidRPr="003A06CC" w:rsidRDefault="00E16D3B" w:rsidP="00E16D3B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33DCD1E1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396C61F5" w14:textId="77777777" w:rsidR="00E16D3B" w:rsidRPr="00E970C3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году</w:t>
      </w:r>
    </w:p>
    <w:p w14:paraId="0DF6B6D8" w14:textId="77777777" w:rsidR="00E16D3B" w:rsidRPr="003A06CC" w:rsidRDefault="00E16D3B" w:rsidP="00E16D3B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bookmarkStart w:id="66" w:name="_Hlk172800272"/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bookmarkEnd w:id="66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1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bookmarkStart w:id="67" w:name="_Hlk172800699"/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bookmarkEnd w:id="67"/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CD4E14F" w14:textId="33C4B1A2" w:rsidR="000727A6" w:rsidRPr="000727A6" w:rsidRDefault="000727A6" w:rsidP="000727A6">
      <w:bookmarkStart w:id="68" w:name="_Hlk172802281"/>
      <w:r>
        <w:t>В процессе кросс-валидации выводиться информация</w:t>
      </w:r>
      <w:r w:rsidR="006F1188">
        <w:t xml:space="preserve"> для </w:t>
      </w:r>
      <w:proofErr w:type="spellStart"/>
      <w:r w:rsidR="006F1188" w:rsidRPr="006F1188">
        <w:rPr>
          <w:rStyle w:val="bash0"/>
        </w:rPr>
        <w:t>Train</w:t>
      </w:r>
      <w:proofErr w:type="spellEnd"/>
      <w:r w:rsidR="006F1188">
        <w:t xml:space="preserve"> и </w:t>
      </w:r>
      <w:r w:rsidR="006F1188" w:rsidRPr="006F1188">
        <w:rPr>
          <w:rStyle w:val="bash0"/>
        </w:rPr>
        <w:t>Test</w:t>
      </w:r>
      <w:r w:rsidR="006F1188">
        <w:t xml:space="preserve"> -</w:t>
      </w:r>
      <w:r>
        <w:t xml:space="preserve"> диапазон дат выбо</w:t>
      </w:r>
      <w:r w:rsidR="006F1188">
        <w:t xml:space="preserve">рки, размерность фичей и </w:t>
      </w:r>
      <w:proofErr w:type="spellStart"/>
      <w:r w:rsidR="006F1188">
        <w:t>таргетов</w:t>
      </w:r>
      <w:proofErr w:type="spellEnd"/>
      <w:r w:rsidR="006F1188">
        <w:t>, ошибка</w:t>
      </w:r>
      <w:r w:rsidR="00495090">
        <w:t xml:space="preserve"> предсказания</w:t>
      </w:r>
      <w:r w:rsidR="006F1188">
        <w:t xml:space="preserve"> </w:t>
      </w:r>
      <w:r w:rsidR="00495090">
        <w:t xml:space="preserve">рассчитывается </w:t>
      </w:r>
      <w:r w:rsidR="006F1188">
        <w:t xml:space="preserve">по метрике </w:t>
      </w:r>
      <w:proofErr w:type="spellStart"/>
      <w:r w:rsidR="006F1188" w:rsidRPr="006F1188">
        <w:rPr>
          <w:rStyle w:val="bash0"/>
        </w:rPr>
        <w:t>map</w:t>
      </w:r>
      <w:r w:rsidR="006F1188">
        <w:rPr>
          <w:rStyle w:val="bash0"/>
        </w:rPr>
        <w:t>е</w:t>
      </w:r>
      <w:proofErr w:type="spellEnd"/>
      <w:r w:rsidR="006F1188" w:rsidRPr="006F1188">
        <w:t xml:space="preserve"> </w:t>
      </w:r>
      <w:r w:rsidR="006F1188">
        <w:t xml:space="preserve">описанной в пункте </w:t>
      </w:r>
      <w:r w:rsidR="006F1188">
        <w:fldChar w:fldCharType="begin"/>
      </w:r>
      <w:r w:rsidR="006F1188">
        <w:instrText xml:space="preserve"> REF _Ref172622482 \r \h </w:instrText>
      </w:r>
      <w:r w:rsidR="006F1188">
        <w:fldChar w:fldCharType="separate"/>
      </w:r>
      <w:r w:rsidR="006F1188">
        <w:t>2.11</w:t>
      </w:r>
      <w:r w:rsidR="006F1188">
        <w:fldChar w:fldCharType="end"/>
      </w:r>
      <w:r w:rsidR="006F1188" w:rsidRPr="006F1188">
        <w:t xml:space="preserve">, </w:t>
      </w:r>
      <w:r w:rsidR="00495090">
        <w:t xml:space="preserve">так же выводиться </w:t>
      </w:r>
      <w:r w:rsidR="006F1188">
        <w:t>наименование курса валюты</w:t>
      </w:r>
      <w:bookmarkEnd w:id="68"/>
      <w:r w:rsidR="006F1188">
        <w:t xml:space="preserve">. </w:t>
      </w:r>
    </w:p>
    <w:p w14:paraId="7CFB64BE" w14:textId="2D2B6D21" w:rsidR="00E16D3B" w:rsidRPr="000727A6" w:rsidRDefault="00E16D3B" w:rsidP="00E16D3B">
      <w:pPr>
        <w:pStyle w:val="Title1"/>
        <w:rPr>
          <w:lang w:val="ru-RU"/>
        </w:rPr>
      </w:pPr>
      <w:r w:rsidRPr="000727A6">
        <w:rPr>
          <w:lang w:val="ru-RU"/>
        </w:rPr>
        <w:t>результат выполнения</w:t>
      </w:r>
    </w:p>
    <w:p w14:paraId="6C3B0D75" w14:textId="77777777" w:rsidR="00E16D3B" w:rsidRPr="008B209A" w:rsidRDefault="00E16D3B" w:rsidP="00E16D3B">
      <w:pPr>
        <w:pStyle w:val="TXT1"/>
        <w:rPr>
          <w:lang w:val="ru-RU"/>
        </w:rPr>
      </w:pPr>
      <w:bookmarkStart w:id="69" w:name="_Hlk172801289"/>
      <w:proofErr w:type="gramStart"/>
      <w:r w:rsidRPr="00E16D3B">
        <w:t>Train</w:t>
      </w:r>
      <w:bookmarkEnd w:id="69"/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bookmarkStart w:id="70" w:name="_Hlk172801313"/>
      <w:r w:rsidRPr="00E16D3B">
        <w:t>Test</w:t>
      </w:r>
      <w:bookmarkEnd w:id="70"/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0803D2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2B63677" w14:textId="77777777" w:rsidR="00E16D3B" w:rsidRPr="008B209A" w:rsidRDefault="00E16D3B" w:rsidP="00E16D3B">
      <w:pPr>
        <w:pStyle w:val="TXT1"/>
        <w:rPr>
          <w:lang w:val="ru-RU"/>
        </w:rPr>
      </w:pPr>
    </w:p>
    <w:p w14:paraId="63544965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390A38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8.1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EDF155D" w14:textId="77777777" w:rsidR="00E16D3B" w:rsidRPr="008B209A" w:rsidRDefault="00E16D3B" w:rsidP="00E16D3B">
      <w:pPr>
        <w:pStyle w:val="TXT1"/>
        <w:rPr>
          <w:lang w:val="ru-RU"/>
        </w:rPr>
      </w:pPr>
    </w:p>
    <w:p w14:paraId="5F437304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39A03F5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2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3A9B841" w14:textId="77777777" w:rsidR="00E16D3B" w:rsidRPr="008B209A" w:rsidRDefault="00E16D3B" w:rsidP="00E16D3B">
      <w:pPr>
        <w:pStyle w:val="TXT1"/>
        <w:rPr>
          <w:lang w:val="ru-RU"/>
        </w:rPr>
      </w:pPr>
    </w:p>
    <w:p w14:paraId="310E677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0A2F4A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69070A6" w14:textId="77777777" w:rsidR="00E16D3B" w:rsidRPr="008B209A" w:rsidRDefault="00E16D3B" w:rsidP="00E16D3B">
      <w:pPr>
        <w:pStyle w:val="TXT1"/>
        <w:rPr>
          <w:lang w:val="ru-RU"/>
        </w:rPr>
      </w:pPr>
    </w:p>
    <w:p w14:paraId="7E3E832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F3AF3E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3AC5C68" w14:textId="77777777" w:rsidR="00E16D3B" w:rsidRPr="008B209A" w:rsidRDefault="00E16D3B" w:rsidP="00E16D3B">
      <w:pPr>
        <w:pStyle w:val="TXT1"/>
        <w:rPr>
          <w:lang w:val="ru-RU"/>
        </w:rPr>
      </w:pPr>
    </w:p>
    <w:p w14:paraId="1661DA0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42F6D72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6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2A8B003" w14:textId="77777777" w:rsidR="00E16D3B" w:rsidRPr="008B209A" w:rsidRDefault="00E16D3B" w:rsidP="00E16D3B">
      <w:pPr>
        <w:pStyle w:val="TXT1"/>
        <w:rPr>
          <w:lang w:val="ru-RU"/>
        </w:rPr>
      </w:pPr>
    </w:p>
    <w:p w14:paraId="6C752972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5C3E9C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5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7EB8E52" w14:textId="77777777" w:rsidR="00E16D3B" w:rsidRPr="008B209A" w:rsidRDefault="00E16D3B" w:rsidP="00E16D3B">
      <w:pPr>
        <w:pStyle w:val="TXT1"/>
        <w:rPr>
          <w:lang w:val="ru-RU"/>
        </w:rPr>
      </w:pPr>
    </w:p>
    <w:p w14:paraId="12BFA746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5D80E6D8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7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524D213" w14:textId="77777777" w:rsidR="00E16D3B" w:rsidRPr="008B209A" w:rsidRDefault="00E16D3B" w:rsidP="00E16D3B">
      <w:pPr>
        <w:pStyle w:val="TXT1"/>
        <w:rPr>
          <w:lang w:val="ru-RU"/>
        </w:rPr>
      </w:pPr>
    </w:p>
    <w:p w14:paraId="609BE21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573C84B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8B209A">
        <w:rPr>
          <w:lang w:val="ru-RU"/>
        </w:rPr>
        <w:t xml:space="preserve">: 0.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7BD02FA" w14:textId="77777777" w:rsidR="00E16D3B" w:rsidRPr="008B209A" w:rsidRDefault="00E16D3B" w:rsidP="00E16D3B">
      <w:pPr>
        <w:pStyle w:val="TXT1"/>
        <w:rPr>
          <w:lang w:val="ru-RU"/>
        </w:rPr>
      </w:pPr>
    </w:p>
    <w:p w14:paraId="3928132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5172987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hf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44F6E36" w14:textId="77777777" w:rsidR="00E16D3B" w:rsidRPr="008B209A" w:rsidRDefault="00E16D3B" w:rsidP="00E16D3B">
      <w:pPr>
        <w:pStyle w:val="TXT1"/>
        <w:rPr>
          <w:lang w:val="ru-RU"/>
        </w:rPr>
      </w:pPr>
    </w:p>
    <w:p w14:paraId="6643DFD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4EE125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1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C4377E4" w14:textId="77777777" w:rsidR="00E16D3B" w:rsidRPr="008B209A" w:rsidRDefault="00E16D3B" w:rsidP="00E16D3B">
      <w:pPr>
        <w:pStyle w:val="TXT1"/>
        <w:rPr>
          <w:lang w:val="ru-RU"/>
        </w:rPr>
      </w:pPr>
    </w:p>
    <w:p w14:paraId="535B3434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6CEE88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5FA7FDE" w14:textId="77777777" w:rsidR="00E16D3B" w:rsidRPr="008B209A" w:rsidRDefault="00E16D3B" w:rsidP="00E16D3B">
      <w:pPr>
        <w:pStyle w:val="TXT1"/>
        <w:rPr>
          <w:lang w:val="ru-RU"/>
        </w:rPr>
      </w:pPr>
    </w:p>
    <w:p w14:paraId="460822E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41305ED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5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7B37DA0" w14:textId="77777777" w:rsidR="00E16D3B" w:rsidRPr="008B209A" w:rsidRDefault="00E16D3B" w:rsidP="00E16D3B">
      <w:pPr>
        <w:pStyle w:val="TXT1"/>
        <w:rPr>
          <w:lang w:val="ru-RU"/>
        </w:rPr>
      </w:pPr>
    </w:p>
    <w:p w14:paraId="3BE7585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533D23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013BFE7" w14:textId="77777777" w:rsidR="00E16D3B" w:rsidRPr="008B209A" w:rsidRDefault="00E16D3B" w:rsidP="00E16D3B">
      <w:pPr>
        <w:pStyle w:val="TXT1"/>
        <w:rPr>
          <w:lang w:val="ru-RU"/>
        </w:rPr>
      </w:pPr>
    </w:p>
    <w:p w14:paraId="30B5BE6F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4757870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6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03E42E87" w14:textId="77777777" w:rsidR="00E16D3B" w:rsidRPr="008B209A" w:rsidRDefault="00E16D3B" w:rsidP="00E16D3B">
      <w:pPr>
        <w:pStyle w:val="TXT1"/>
        <w:rPr>
          <w:lang w:val="ru-RU"/>
        </w:rPr>
      </w:pPr>
    </w:p>
    <w:p w14:paraId="63D9A4BE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2F91F39A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0D3B27FA" w14:textId="77777777" w:rsidR="00E16D3B" w:rsidRPr="008B209A" w:rsidRDefault="00E16D3B" w:rsidP="00E16D3B">
      <w:pPr>
        <w:pStyle w:val="TXT1"/>
        <w:rPr>
          <w:lang w:val="ru-RU"/>
        </w:rPr>
      </w:pPr>
    </w:p>
    <w:p w14:paraId="31794ACF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537A86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3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343B8DB" w14:textId="77777777" w:rsidR="00E16D3B" w:rsidRPr="008B209A" w:rsidRDefault="00E16D3B" w:rsidP="00E16D3B">
      <w:pPr>
        <w:pStyle w:val="TXT1"/>
        <w:rPr>
          <w:lang w:val="ru-RU"/>
        </w:rPr>
      </w:pPr>
    </w:p>
    <w:p w14:paraId="281769B3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253EBE1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30F2576" w14:textId="77777777" w:rsidR="00E16D3B" w:rsidRPr="008B209A" w:rsidRDefault="00E16D3B" w:rsidP="00E16D3B">
      <w:pPr>
        <w:pStyle w:val="TXT1"/>
        <w:rPr>
          <w:lang w:val="ru-RU"/>
        </w:rPr>
      </w:pPr>
    </w:p>
    <w:p w14:paraId="271D070C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1FA40F7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7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3F2BD65" w14:textId="77777777" w:rsidR="00E16D3B" w:rsidRPr="008B209A" w:rsidRDefault="00E16D3B" w:rsidP="00E16D3B">
      <w:pPr>
        <w:pStyle w:val="TXT1"/>
        <w:rPr>
          <w:lang w:val="ru-RU"/>
        </w:rPr>
      </w:pPr>
    </w:p>
    <w:p w14:paraId="4258B21E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5FB60E6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9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cn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6544A28" w14:textId="77777777" w:rsidR="00E16D3B" w:rsidRPr="008B209A" w:rsidRDefault="00E16D3B" w:rsidP="00E16D3B">
      <w:pPr>
        <w:pStyle w:val="TXT1"/>
        <w:rPr>
          <w:lang w:val="ru-RU"/>
        </w:rPr>
      </w:pPr>
    </w:p>
    <w:p w14:paraId="4AADC336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0726D0E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729D38F" w14:textId="77777777" w:rsidR="00E16D3B" w:rsidRPr="008B209A" w:rsidRDefault="00E16D3B" w:rsidP="00E16D3B">
      <w:pPr>
        <w:pStyle w:val="TXT1"/>
        <w:rPr>
          <w:lang w:val="ru-RU"/>
        </w:rPr>
      </w:pPr>
    </w:p>
    <w:p w14:paraId="1AA60F62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6FA8F4F2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3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FC9D9A8" w14:textId="77777777" w:rsidR="00E16D3B" w:rsidRPr="008B209A" w:rsidRDefault="00E16D3B" w:rsidP="00E16D3B">
      <w:pPr>
        <w:pStyle w:val="TXT1"/>
        <w:rPr>
          <w:lang w:val="ru-RU"/>
        </w:rPr>
      </w:pPr>
    </w:p>
    <w:p w14:paraId="3DAFD1AE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1D0BDD4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B3490D5" w14:textId="77777777" w:rsidR="00E16D3B" w:rsidRPr="008B209A" w:rsidRDefault="00E16D3B" w:rsidP="00E16D3B">
      <w:pPr>
        <w:pStyle w:val="TXT1"/>
        <w:rPr>
          <w:lang w:val="ru-RU"/>
        </w:rPr>
      </w:pPr>
    </w:p>
    <w:p w14:paraId="5AA5236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0C4B1E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8E0BB2E" w14:textId="77777777" w:rsidR="00E16D3B" w:rsidRPr="008B209A" w:rsidRDefault="00E16D3B" w:rsidP="00E16D3B">
      <w:pPr>
        <w:pStyle w:val="TXT1"/>
        <w:rPr>
          <w:lang w:val="ru-RU"/>
        </w:rPr>
      </w:pPr>
    </w:p>
    <w:p w14:paraId="20799C05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4632A2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B551F2B" w14:textId="77777777" w:rsidR="00E16D3B" w:rsidRPr="008B209A" w:rsidRDefault="00E16D3B" w:rsidP="00E16D3B">
      <w:pPr>
        <w:pStyle w:val="TXT1"/>
        <w:rPr>
          <w:lang w:val="ru-RU"/>
        </w:rPr>
      </w:pPr>
    </w:p>
    <w:p w14:paraId="2B9977FC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399CBD5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0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D186E53" w14:textId="77777777" w:rsidR="00E16D3B" w:rsidRPr="008B209A" w:rsidRDefault="00E16D3B" w:rsidP="00E16D3B">
      <w:pPr>
        <w:pStyle w:val="TXT1"/>
        <w:rPr>
          <w:lang w:val="ru-RU"/>
        </w:rPr>
      </w:pPr>
    </w:p>
    <w:p w14:paraId="3D4D3713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646B456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3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1811850" w14:textId="77777777" w:rsidR="00E16D3B" w:rsidRPr="008B209A" w:rsidRDefault="00E16D3B" w:rsidP="00E16D3B">
      <w:pPr>
        <w:pStyle w:val="TXT1"/>
        <w:rPr>
          <w:lang w:val="ru-RU"/>
        </w:rPr>
      </w:pPr>
    </w:p>
    <w:p w14:paraId="008EA37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B20A23A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DFC8129" w14:textId="77777777" w:rsidR="00E16D3B" w:rsidRPr="008B209A" w:rsidRDefault="00E16D3B" w:rsidP="00E16D3B">
      <w:pPr>
        <w:pStyle w:val="TXT1"/>
        <w:rPr>
          <w:lang w:val="ru-RU"/>
        </w:rPr>
      </w:pPr>
    </w:p>
    <w:p w14:paraId="4AF3CB19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05C369AF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4BA0BC2" w14:textId="77777777" w:rsidR="00E16D3B" w:rsidRPr="008B209A" w:rsidRDefault="00E16D3B" w:rsidP="00E16D3B">
      <w:pPr>
        <w:pStyle w:val="TXT1"/>
        <w:rPr>
          <w:lang w:val="ru-RU"/>
        </w:rPr>
      </w:pPr>
    </w:p>
    <w:p w14:paraId="6061D942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24D8934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eur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3966CD3" w14:textId="77777777" w:rsidR="00E16D3B" w:rsidRPr="008B209A" w:rsidRDefault="00E16D3B" w:rsidP="00E16D3B">
      <w:pPr>
        <w:pStyle w:val="TXT1"/>
        <w:rPr>
          <w:lang w:val="ru-RU"/>
        </w:rPr>
      </w:pPr>
    </w:p>
    <w:p w14:paraId="5CD99B5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232842E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A9B4E8A" w14:textId="77777777" w:rsidR="00E16D3B" w:rsidRPr="008B209A" w:rsidRDefault="00E16D3B" w:rsidP="00E16D3B">
      <w:pPr>
        <w:pStyle w:val="TXT1"/>
        <w:rPr>
          <w:lang w:val="ru-RU"/>
        </w:rPr>
      </w:pPr>
    </w:p>
    <w:p w14:paraId="1320EDEF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7154AF9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9.7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8E0C516" w14:textId="77777777" w:rsidR="00E16D3B" w:rsidRPr="008B209A" w:rsidRDefault="00E16D3B" w:rsidP="00E16D3B">
      <w:pPr>
        <w:pStyle w:val="TXT1"/>
        <w:rPr>
          <w:lang w:val="ru-RU"/>
        </w:rPr>
      </w:pPr>
    </w:p>
    <w:p w14:paraId="41F5D4C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0EF1A75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4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7ACCF60" w14:textId="77777777" w:rsidR="00E16D3B" w:rsidRPr="008B209A" w:rsidRDefault="00E16D3B" w:rsidP="00E16D3B">
      <w:pPr>
        <w:pStyle w:val="TXT1"/>
        <w:rPr>
          <w:lang w:val="ru-RU"/>
        </w:rPr>
      </w:pPr>
    </w:p>
    <w:p w14:paraId="6B9C86D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EEEC93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9A92ED9" w14:textId="77777777" w:rsidR="00E16D3B" w:rsidRPr="008B209A" w:rsidRDefault="00E16D3B" w:rsidP="00E16D3B">
      <w:pPr>
        <w:pStyle w:val="TXT1"/>
        <w:rPr>
          <w:lang w:val="ru-RU"/>
        </w:rPr>
      </w:pPr>
    </w:p>
    <w:p w14:paraId="4A7710C6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4CB62E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99D419C" w14:textId="77777777" w:rsidR="00E16D3B" w:rsidRPr="008B209A" w:rsidRDefault="00E16D3B" w:rsidP="00E16D3B">
      <w:pPr>
        <w:pStyle w:val="TXT1"/>
        <w:rPr>
          <w:lang w:val="ru-RU"/>
        </w:rPr>
      </w:pPr>
    </w:p>
    <w:p w14:paraId="40EAB86A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07B1A3F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7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4EAD11B" w14:textId="77777777" w:rsidR="00E16D3B" w:rsidRPr="008B209A" w:rsidRDefault="00E16D3B" w:rsidP="00E16D3B">
      <w:pPr>
        <w:pStyle w:val="TXT1"/>
        <w:rPr>
          <w:lang w:val="ru-RU"/>
        </w:rPr>
      </w:pPr>
    </w:p>
    <w:p w14:paraId="7F64C502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57E6D38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D4D371C" w14:textId="77777777" w:rsidR="00E16D3B" w:rsidRPr="008B209A" w:rsidRDefault="00E16D3B" w:rsidP="00E16D3B">
      <w:pPr>
        <w:pStyle w:val="TXT1"/>
        <w:rPr>
          <w:lang w:val="ru-RU"/>
        </w:rPr>
      </w:pPr>
    </w:p>
    <w:p w14:paraId="264803F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33CBF51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7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2854FB7" w14:textId="77777777" w:rsidR="00E16D3B" w:rsidRPr="008B209A" w:rsidRDefault="00E16D3B" w:rsidP="00E16D3B">
      <w:pPr>
        <w:pStyle w:val="TXT1"/>
        <w:rPr>
          <w:lang w:val="ru-RU"/>
        </w:rPr>
      </w:pPr>
    </w:p>
    <w:p w14:paraId="3F4FDE58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7611BF0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2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1D9EF9F" w14:textId="77777777" w:rsidR="00E16D3B" w:rsidRPr="008B209A" w:rsidRDefault="00E16D3B" w:rsidP="00E16D3B">
      <w:pPr>
        <w:pStyle w:val="TXT1"/>
        <w:rPr>
          <w:lang w:val="ru-RU"/>
        </w:rPr>
      </w:pPr>
    </w:p>
    <w:p w14:paraId="40CA6148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2F02DBAD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gbp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BB2517E" w14:textId="77777777" w:rsidR="00E16D3B" w:rsidRPr="008B209A" w:rsidRDefault="00E16D3B" w:rsidP="00E16D3B">
      <w:pPr>
        <w:pStyle w:val="TXT1"/>
        <w:rPr>
          <w:lang w:val="ru-RU"/>
        </w:rPr>
      </w:pPr>
    </w:p>
    <w:p w14:paraId="22ED19D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D059A2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7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AF8DCAE" w14:textId="77777777" w:rsidR="00E16D3B" w:rsidRPr="008B209A" w:rsidRDefault="00E16D3B" w:rsidP="00E16D3B">
      <w:pPr>
        <w:pStyle w:val="TXT1"/>
        <w:rPr>
          <w:lang w:val="ru-RU"/>
        </w:rPr>
      </w:pPr>
    </w:p>
    <w:p w14:paraId="1836F6B9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0FA3E62F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7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DC25DC9" w14:textId="77777777" w:rsidR="00E16D3B" w:rsidRPr="008B209A" w:rsidRDefault="00E16D3B" w:rsidP="00E16D3B">
      <w:pPr>
        <w:pStyle w:val="TXT1"/>
        <w:rPr>
          <w:lang w:val="ru-RU"/>
        </w:rPr>
      </w:pPr>
    </w:p>
    <w:p w14:paraId="4494B126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175CE370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2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18DF0FD" w14:textId="77777777" w:rsidR="00E16D3B" w:rsidRPr="008B209A" w:rsidRDefault="00E16D3B" w:rsidP="00E16D3B">
      <w:pPr>
        <w:pStyle w:val="TXT1"/>
        <w:rPr>
          <w:lang w:val="ru-RU"/>
        </w:rPr>
      </w:pPr>
    </w:p>
    <w:p w14:paraId="1D6307AF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7B2A7C0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7E4B58B" w14:textId="77777777" w:rsidR="00E16D3B" w:rsidRPr="008B209A" w:rsidRDefault="00E16D3B" w:rsidP="00E16D3B">
      <w:pPr>
        <w:pStyle w:val="TXT1"/>
        <w:rPr>
          <w:lang w:val="ru-RU"/>
        </w:rPr>
      </w:pPr>
    </w:p>
    <w:p w14:paraId="0C15545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29523679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9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2008CC2" w14:textId="77777777" w:rsidR="00E16D3B" w:rsidRPr="008B209A" w:rsidRDefault="00E16D3B" w:rsidP="00E16D3B">
      <w:pPr>
        <w:pStyle w:val="TXT1"/>
        <w:rPr>
          <w:lang w:val="ru-RU"/>
        </w:rPr>
      </w:pPr>
    </w:p>
    <w:p w14:paraId="7A24CF48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7130F11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9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7D9D1960" w14:textId="77777777" w:rsidR="00E16D3B" w:rsidRPr="008B209A" w:rsidRDefault="00E16D3B" w:rsidP="00E16D3B">
      <w:pPr>
        <w:pStyle w:val="TXT1"/>
        <w:rPr>
          <w:lang w:val="ru-RU"/>
        </w:rPr>
      </w:pPr>
    </w:p>
    <w:p w14:paraId="0EE36FF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464BF6F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B4ECC41" w14:textId="77777777" w:rsidR="00E16D3B" w:rsidRPr="008B209A" w:rsidRDefault="00E16D3B" w:rsidP="00E16D3B">
      <w:pPr>
        <w:pStyle w:val="TXT1"/>
        <w:rPr>
          <w:lang w:val="ru-RU"/>
        </w:rPr>
      </w:pPr>
    </w:p>
    <w:p w14:paraId="48FEC7FC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14AD773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F384CDD" w14:textId="77777777" w:rsidR="00E16D3B" w:rsidRPr="008B209A" w:rsidRDefault="00E16D3B" w:rsidP="00E16D3B">
      <w:pPr>
        <w:pStyle w:val="TXT1"/>
        <w:rPr>
          <w:lang w:val="ru-RU"/>
        </w:rPr>
      </w:pPr>
    </w:p>
    <w:p w14:paraId="0DE99E51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566B4FB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1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6DDDBB20" w14:textId="77777777" w:rsidR="00E16D3B" w:rsidRPr="008B209A" w:rsidRDefault="00E16D3B" w:rsidP="00E16D3B">
      <w:pPr>
        <w:pStyle w:val="TXT1"/>
        <w:rPr>
          <w:lang w:val="ru-RU"/>
        </w:rPr>
      </w:pPr>
    </w:p>
    <w:p w14:paraId="6E60BBCD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10118702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7.9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jpy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0B7521FC" w14:textId="77777777" w:rsidR="00E16D3B" w:rsidRPr="008B209A" w:rsidRDefault="00E16D3B" w:rsidP="00E16D3B">
      <w:pPr>
        <w:pStyle w:val="TXT1"/>
        <w:rPr>
          <w:lang w:val="ru-RU"/>
        </w:rPr>
      </w:pPr>
    </w:p>
    <w:p w14:paraId="27A57440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526,)), </w:t>
      </w:r>
      <w:r w:rsidRPr="00E16D3B">
        <w:t>Test</w:t>
      </w:r>
      <w:r w:rsidRPr="008B209A">
        <w:rPr>
          <w:lang w:val="ru-RU"/>
        </w:rPr>
        <w:t xml:space="preserve">(10.01.2013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11697B77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16B25142" w14:textId="77777777" w:rsidR="00E16D3B" w:rsidRPr="008B209A" w:rsidRDefault="00E16D3B" w:rsidP="00E16D3B">
      <w:pPr>
        <w:pStyle w:val="TXT1"/>
        <w:rPr>
          <w:lang w:val="ru-RU"/>
        </w:rPr>
      </w:pPr>
    </w:p>
    <w:p w14:paraId="51E42053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3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758,)), </w:t>
      </w:r>
      <w:r w:rsidRPr="00E16D3B">
        <w:t>Test</w:t>
      </w:r>
      <w:r w:rsidRPr="008B209A">
        <w:rPr>
          <w:lang w:val="ru-RU"/>
        </w:rPr>
        <w:t xml:space="preserve">(10.01.2014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7B8F7B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6.4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E038F47" w14:textId="77777777" w:rsidR="00E16D3B" w:rsidRPr="008B209A" w:rsidRDefault="00E16D3B" w:rsidP="00E16D3B">
      <w:pPr>
        <w:pStyle w:val="TXT1"/>
        <w:rPr>
          <w:lang w:val="ru-RU"/>
        </w:rPr>
      </w:pPr>
    </w:p>
    <w:p w14:paraId="799C7D4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4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1991,)), </w:t>
      </w:r>
      <w:r w:rsidRPr="00E16D3B">
        <w:t>Test</w:t>
      </w:r>
      <w:r w:rsidRPr="008B209A">
        <w:rPr>
          <w:lang w:val="ru-RU"/>
        </w:rPr>
        <w:t xml:space="preserve">(13.01.2015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1,)), </w:t>
      </w:r>
    </w:p>
    <w:p w14:paraId="037F92AC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0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02A7DAA" w14:textId="77777777" w:rsidR="00E16D3B" w:rsidRPr="008B209A" w:rsidRDefault="00E16D3B" w:rsidP="00E16D3B">
      <w:pPr>
        <w:pStyle w:val="TXT1"/>
        <w:rPr>
          <w:lang w:val="ru-RU"/>
        </w:rPr>
      </w:pPr>
    </w:p>
    <w:p w14:paraId="0923D0E8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5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22,)), </w:t>
      </w:r>
      <w:r w:rsidRPr="00E16D3B">
        <w:t>Test</w:t>
      </w:r>
      <w:r w:rsidRPr="008B209A">
        <w:rPr>
          <w:lang w:val="ru-RU"/>
        </w:rPr>
        <w:t xml:space="preserve">(12.01.201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E120835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54D1AE5F" w14:textId="77777777" w:rsidR="00E16D3B" w:rsidRPr="008B209A" w:rsidRDefault="00E16D3B" w:rsidP="00E16D3B">
      <w:pPr>
        <w:pStyle w:val="TXT1"/>
        <w:rPr>
          <w:lang w:val="ru-RU"/>
        </w:rPr>
      </w:pPr>
    </w:p>
    <w:p w14:paraId="0B1B598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6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454,)), </w:t>
      </w:r>
      <w:r w:rsidRPr="00E16D3B">
        <w:t>Test</w:t>
      </w:r>
      <w:r w:rsidRPr="008B209A">
        <w:rPr>
          <w:lang w:val="ru-RU"/>
        </w:rPr>
        <w:t xml:space="preserve">(10.01.2017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3346D39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6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F30BE4C" w14:textId="77777777" w:rsidR="00E16D3B" w:rsidRPr="008B209A" w:rsidRDefault="00E16D3B" w:rsidP="00E16D3B">
      <w:pPr>
        <w:pStyle w:val="TXT1"/>
        <w:rPr>
          <w:lang w:val="ru-RU"/>
        </w:rPr>
      </w:pPr>
    </w:p>
    <w:p w14:paraId="4C012D0B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17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686,)), </w:t>
      </w:r>
      <w:r w:rsidRPr="00E16D3B">
        <w:t>Test</w:t>
      </w:r>
      <w:r w:rsidRPr="008B209A">
        <w:rPr>
          <w:lang w:val="ru-RU"/>
        </w:rPr>
        <w:t xml:space="preserve">(10.01.2018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7,)), </w:t>
      </w:r>
    </w:p>
    <w:p w14:paraId="6429EB1E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1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72DBBDC" w14:textId="77777777" w:rsidR="00E16D3B" w:rsidRPr="008B209A" w:rsidRDefault="00E16D3B" w:rsidP="00E16D3B">
      <w:pPr>
        <w:pStyle w:val="TXT1"/>
        <w:rPr>
          <w:lang w:val="ru-RU"/>
        </w:rPr>
      </w:pPr>
    </w:p>
    <w:p w14:paraId="708CB837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12.2018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913,)), </w:t>
      </w:r>
      <w:r w:rsidRPr="00E16D3B">
        <w:t>Test</w:t>
      </w:r>
      <w:r w:rsidRPr="008B209A">
        <w:rPr>
          <w:lang w:val="ru-RU"/>
        </w:rPr>
        <w:t xml:space="preserve">(10.01.2019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2,)), </w:t>
      </w:r>
    </w:p>
    <w:p w14:paraId="61841941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23C9B572" w14:textId="77777777" w:rsidR="00E16D3B" w:rsidRPr="008B209A" w:rsidRDefault="00E16D3B" w:rsidP="00E16D3B">
      <w:pPr>
        <w:pStyle w:val="TXT1"/>
        <w:rPr>
          <w:lang w:val="ru-RU"/>
        </w:rPr>
      </w:pPr>
    </w:p>
    <w:p w14:paraId="0C42A04C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19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145,)), </w:t>
      </w:r>
      <w:r w:rsidRPr="00E16D3B">
        <w:t>Test</w:t>
      </w:r>
      <w:r w:rsidRPr="008B209A">
        <w:rPr>
          <w:lang w:val="ru-RU"/>
        </w:rPr>
        <w:t xml:space="preserve">(10.01.2020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25,)), </w:t>
      </w:r>
    </w:p>
    <w:p w14:paraId="730C3AD4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3739D233" w14:textId="77777777" w:rsidR="00E16D3B" w:rsidRPr="008B209A" w:rsidRDefault="00E16D3B" w:rsidP="00E16D3B">
      <w:pPr>
        <w:pStyle w:val="TXT1"/>
        <w:rPr>
          <w:lang w:val="ru-RU"/>
        </w:rPr>
      </w:pPr>
    </w:p>
    <w:p w14:paraId="4041B9AE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0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370,)), </w:t>
      </w:r>
      <w:r w:rsidRPr="00E16D3B">
        <w:t>Test</w:t>
      </w:r>
      <w:r w:rsidRPr="008B209A">
        <w:rPr>
          <w:lang w:val="ru-RU"/>
        </w:rPr>
        <w:t xml:space="preserve">(12.01.2021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33,)), </w:t>
      </w:r>
    </w:p>
    <w:p w14:paraId="347D292B" w14:textId="77777777" w:rsidR="00E16D3B" w:rsidRPr="008B209A" w:rsidRDefault="00E16D3B" w:rsidP="00E16D3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E16D3B">
        <w:t>usd</w:t>
      </w:r>
      <w:proofErr w:type="spellEnd"/>
      <w:r w:rsidRPr="008B209A">
        <w:rPr>
          <w:lang w:val="ru-RU"/>
        </w:rPr>
        <w:t>_</w:t>
      </w:r>
      <w:r w:rsidRPr="00E16D3B">
        <w:t>rub</w:t>
      </w:r>
    </w:p>
    <w:p w14:paraId="40A1321C" w14:textId="77777777" w:rsidR="00E16D3B" w:rsidRPr="008B209A" w:rsidRDefault="00E16D3B" w:rsidP="00E16D3B">
      <w:pPr>
        <w:pStyle w:val="TXT1"/>
        <w:rPr>
          <w:lang w:val="ru-RU"/>
        </w:rPr>
      </w:pPr>
    </w:p>
    <w:p w14:paraId="030C2DB3" w14:textId="77777777" w:rsidR="00E16D3B" w:rsidRPr="008B209A" w:rsidRDefault="00E16D3B" w:rsidP="00E16D3B">
      <w:pPr>
        <w:pStyle w:val="TXT1"/>
        <w:rPr>
          <w:lang w:val="ru-RU"/>
        </w:rPr>
      </w:pPr>
      <w:proofErr w:type="gramStart"/>
      <w:r w:rsidRPr="00E16D3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3603,)), </w:t>
      </w:r>
      <w:r w:rsidRPr="00E16D3B">
        <w:t>Test</w:t>
      </w:r>
      <w:r w:rsidRPr="008B209A">
        <w:rPr>
          <w:lang w:val="ru-RU"/>
        </w:rPr>
        <w:t xml:space="preserve">(11.01.2022-30.12.2022, </w:t>
      </w:r>
      <w:r w:rsidRPr="00E16D3B">
        <w:t>X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 14), </w:t>
      </w:r>
      <w:r w:rsidRPr="00E16D3B">
        <w:t>y</w:t>
      </w:r>
      <w:r w:rsidRPr="008B209A">
        <w:rPr>
          <w:lang w:val="ru-RU"/>
        </w:rPr>
        <w:t>.</w:t>
      </w:r>
      <w:r w:rsidRPr="00E16D3B">
        <w:t>shape</w:t>
      </w:r>
      <w:r w:rsidRPr="008B209A">
        <w:rPr>
          <w:lang w:val="ru-RU"/>
        </w:rPr>
        <w:t xml:space="preserve">(214,)), </w:t>
      </w:r>
    </w:p>
    <w:p w14:paraId="0541D11F" w14:textId="77777777" w:rsidR="00E16D3B" w:rsidRPr="00E16D3B" w:rsidRDefault="00E16D3B" w:rsidP="00E16D3B">
      <w:pPr>
        <w:pStyle w:val="TXT1"/>
      </w:pPr>
      <w:proofErr w:type="spellStart"/>
      <w:r w:rsidRPr="00E16D3B">
        <w:t>Ошибка</w:t>
      </w:r>
      <w:proofErr w:type="spellEnd"/>
      <w:r w:rsidRPr="00E16D3B">
        <w:t xml:space="preserve">: 6.21 </w:t>
      </w:r>
      <w:proofErr w:type="gramStart"/>
      <w:r w:rsidRPr="00E16D3B">
        <w:t xml:space="preserve">%,  </w:t>
      </w:r>
      <w:proofErr w:type="spellStart"/>
      <w:r w:rsidRPr="00E16D3B">
        <w:t>Валюта</w:t>
      </w:r>
      <w:proofErr w:type="spellEnd"/>
      <w:proofErr w:type="gramEnd"/>
      <w:r w:rsidRPr="00E16D3B">
        <w:t xml:space="preserve">: </w:t>
      </w:r>
      <w:proofErr w:type="spellStart"/>
      <w:r w:rsidRPr="00E16D3B">
        <w:t>usd_rub</w:t>
      </w:r>
      <w:proofErr w:type="spellEnd"/>
    </w:p>
    <w:p w14:paraId="4900425E" w14:textId="77777777" w:rsidR="00E16D3B" w:rsidRPr="00E16D3B" w:rsidRDefault="00E16D3B" w:rsidP="00E16D3B">
      <w:pPr>
        <w:pStyle w:val="TXT1"/>
      </w:pPr>
    </w:p>
    <w:p w14:paraId="29FEF226" w14:textId="77777777" w:rsidR="00E16D3B" w:rsidRPr="00E16D3B" w:rsidRDefault="00E16D3B" w:rsidP="00E16D3B">
      <w:pPr>
        <w:pStyle w:val="TXT1"/>
      </w:pPr>
      <w:r w:rsidRPr="00E16D3B">
        <w:t>CPU times: total: 22min 12s</w:t>
      </w:r>
    </w:p>
    <w:p w14:paraId="58C23300" w14:textId="349C5679" w:rsidR="00E16D3B" w:rsidRDefault="00E16D3B" w:rsidP="00E16D3B">
      <w:pPr>
        <w:pStyle w:val="TXT1"/>
      </w:pPr>
      <w:r w:rsidRPr="00E16D3B">
        <w:t>Wall time: 32min 44s</w:t>
      </w:r>
    </w:p>
    <w:p w14:paraId="77017F6F" w14:textId="47C84F8A" w:rsidR="00E16D3B" w:rsidRPr="00674865" w:rsidRDefault="002127C2" w:rsidP="002127C2">
      <w:pPr>
        <w:pStyle w:val="2"/>
      </w:pPr>
      <w:bookmarkStart w:id="71" w:name="_Toc172787053"/>
      <w:r w:rsidRPr="002127C2">
        <w:t xml:space="preserve">С </w:t>
      </w:r>
      <w:proofErr w:type="spellStart"/>
      <w:r w:rsidRPr="002127C2">
        <w:t>шагом</w:t>
      </w:r>
      <w:proofErr w:type="spellEnd"/>
      <w:r w:rsidRPr="002127C2">
        <w:t xml:space="preserve"> в </w:t>
      </w:r>
      <w:proofErr w:type="spellStart"/>
      <w:r w:rsidRPr="002127C2">
        <w:t>квартал</w:t>
      </w:r>
      <w:bookmarkEnd w:id="71"/>
      <w:proofErr w:type="spellEnd"/>
    </w:p>
    <w:p w14:paraId="783529B9" w14:textId="7BA48AFB" w:rsidR="00674865" w:rsidRPr="002127C2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2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квартал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203E1831" w14:textId="124ED332" w:rsidR="002127C2" w:rsidRPr="002127C2" w:rsidRDefault="002127C2" w:rsidP="002127C2">
      <w:pPr>
        <w:pStyle w:val="Title"/>
        <w:rPr>
          <w:lang w:val="ru-RU"/>
        </w:rPr>
      </w:pPr>
      <w:r w:rsidRPr="002127C2">
        <w:rPr>
          <w:lang w:val="ru-RU"/>
        </w:rPr>
        <w:t xml:space="preserve">ячейка </w:t>
      </w:r>
      <w:r>
        <w:t>Jupiter</w:t>
      </w:r>
      <w:r w:rsidRPr="002127C2">
        <w:rPr>
          <w:lang w:val="ru-RU"/>
        </w:rPr>
        <w:t xml:space="preserve"> </w:t>
      </w:r>
      <w:r>
        <w:t>Notebook</w:t>
      </w:r>
    </w:p>
    <w:p w14:paraId="3C713C7C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F2A41B4" w14:textId="77777777" w:rsidR="002127C2" w:rsidRPr="004301D0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4301D0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кварталу</w:t>
      </w:r>
    </w:p>
    <w:p w14:paraId="73277C5D" w14:textId="77777777" w:rsidR="002127C2" w:rsidRPr="003A06CC" w:rsidRDefault="002127C2" w:rsidP="002127C2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2022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4301D0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4301D0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0D9E738" w14:textId="670CDE6F" w:rsidR="00674865" w:rsidRPr="00674865" w:rsidRDefault="00214991" w:rsidP="00674865">
      <w:r>
        <w:lastRenderedPageBreak/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674865">
        <w:t>.</w:t>
      </w:r>
    </w:p>
    <w:p w14:paraId="33752244" w14:textId="579EA27E" w:rsidR="002127C2" w:rsidRPr="003A06CC" w:rsidRDefault="002127C2" w:rsidP="002127C2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6A2E507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0DD12A3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C4C482F" w14:textId="77777777" w:rsidR="002127C2" w:rsidRPr="008B209A" w:rsidRDefault="002127C2" w:rsidP="002127C2">
      <w:pPr>
        <w:pStyle w:val="TXT1"/>
        <w:rPr>
          <w:lang w:val="ru-RU"/>
        </w:rPr>
      </w:pPr>
    </w:p>
    <w:p w14:paraId="0579F74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330F840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2.2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549E832" w14:textId="77777777" w:rsidR="002127C2" w:rsidRPr="008B209A" w:rsidRDefault="002127C2" w:rsidP="002127C2">
      <w:pPr>
        <w:pStyle w:val="TXT1"/>
        <w:rPr>
          <w:lang w:val="ru-RU"/>
        </w:rPr>
      </w:pPr>
    </w:p>
    <w:p w14:paraId="2F5DC19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3AD7DE2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3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0673198D" w14:textId="77777777" w:rsidR="002127C2" w:rsidRPr="008B209A" w:rsidRDefault="002127C2" w:rsidP="002127C2">
      <w:pPr>
        <w:pStyle w:val="TXT1"/>
        <w:rPr>
          <w:lang w:val="ru-RU"/>
        </w:rPr>
      </w:pPr>
    </w:p>
    <w:p w14:paraId="08A7E85A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2C898C0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7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3CDBF63" w14:textId="77777777" w:rsidR="002127C2" w:rsidRPr="008B209A" w:rsidRDefault="002127C2" w:rsidP="002127C2">
      <w:pPr>
        <w:pStyle w:val="TXT1"/>
        <w:rPr>
          <w:lang w:val="ru-RU"/>
        </w:rPr>
      </w:pPr>
    </w:p>
    <w:p w14:paraId="77340072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2101FA3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3E80F7A" w14:textId="77777777" w:rsidR="002127C2" w:rsidRPr="008B209A" w:rsidRDefault="002127C2" w:rsidP="002127C2">
      <w:pPr>
        <w:pStyle w:val="TXT1"/>
        <w:rPr>
          <w:lang w:val="ru-RU"/>
        </w:rPr>
      </w:pPr>
    </w:p>
    <w:p w14:paraId="58A6A7D1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0C80D75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45D2EDD7" w14:textId="77777777" w:rsidR="002127C2" w:rsidRPr="008B209A" w:rsidRDefault="002127C2" w:rsidP="002127C2">
      <w:pPr>
        <w:pStyle w:val="TXT1"/>
        <w:rPr>
          <w:lang w:val="ru-RU"/>
        </w:rPr>
      </w:pPr>
    </w:p>
    <w:p w14:paraId="47FB2FE4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0A690F0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B733BA9" w14:textId="77777777" w:rsidR="002127C2" w:rsidRPr="008B209A" w:rsidRDefault="002127C2" w:rsidP="002127C2">
      <w:pPr>
        <w:pStyle w:val="TXT1"/>
        <w:rPr>
          <w:lang w:val="ru-RU"/>
        </w:rPr>
      </w:pPr>
    </w:p>
    <w:p w14:paraId="0EC4CFB6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F6142C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414B6E9C" w14:textId="77777777" w:rsidR="002127C2" w:rsidRPr="008B209A" w:rsidRDefault="002127C2" w:rsidP="002127C2">
      <w:pPr>
        <w:pStyle w:val="TXT1"/>
        <w:rPr>
          <w:lang w:val="ru-RU"/>
        </w:rPr>
      </w:pPr>
    </w:p>
    <w:p w14:paraId="05DF37DC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5F6E969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093E404" w14:textId="77777777" w:rsidR="002127C2" w:rsidRPr="008B209A" w:rsidRDefault="002127C2" w:rsidP="002127C2">
      <w:pPr>
        <w:pStyle w:val="TXT1"/>
        <w:rPr>
          <w:lang w:val="ru-RU"/>
        </w:rPr>
      </w:pPr>
    </w:p>
    <w:p w14:paraId="349F3A0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5B8210C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hf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7CBAF1D" w14:textId="77777777" w:rsidR="002127C2" w:rsidRPr="008B209A" w:rsidRDefault="002127C2" w:rsidP="002127C2">
      <w:pPr>
        <w:pStyle w:val="TXT1"/>
        <w:rPr>
          <w:lang w:val="ru-RU"/>
        </w:rPr>
      </w:pPr>
    </w:p>
    <w:p w14:paraId="4C09C42D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2DB7C79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E71C6FF" w14:textId="77777777" w:rsidR="002127C2" w:rsidRPr="008B209A" w:rsidRDefault="002127C2" w:rsidP="002127C2">
      <w:pPr>
        <w:pStyle w:val="TXT1"/>
        <w:rPr>
          <w:lang w:val="ru-RU"/>
        </w:rPr>
      </w:pPr>
    </w:p>
    <w:p w14:paraId="6DEC133A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14AA9C2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0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0360073" w14:textId="77777777" w:rsidR="002127C2" w:rsidRPr="008B209A" w:rsidRDefault="002127C2" w:rsidP="002127C2">
      <w:pPr>
        <w:pStyle w:val="TXT1"/>
        <w:rPr>
          <w:lang w:val="ru-RU"/>
        </w:rPr>
      </w:pPr>
    </w:p>
    <w:p w14:paraId="62BC2C0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67F1998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lastRenderedPageBreak/>
        <w:t>Ошибка</w:t>
      </w:r>
      <w:r w:rsidRPr="008B209A">
        <w:rPr>
          <w:lang w:val="ru-RU"/>
        </w:rPr>
        <w:t xml:space="preserve">: 6.0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A9C98FB" w14:textId="77777777" w:rsidR="002127C2" w:rsidRPr="008B209A" w:rsidRDefault="002127C2" w:rsidP="002127C2">
      <w:pPr>
        <w:pStyle w:val="TXT1"/>
        <w:rPr>
          <w:lang w:val="ru-RU"/>
        </w:rPr>
      </w:pPr>
    </w:p>
    <w:p w14:paraId="24A59819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7FC8B26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171D40B" w14:textId="77777777" w:rsidR="002127C2" w:rsidRPr="008B209A" w:rsidRDefault="002127C2" w:rsidP="002127C2">
      <w:pPr>
        <w:pStyle w:val="TXT1"/>
        <w:rPr>
          <w:lang w:val="ru-RU"/>
        </w:rPr>
      </w:pPr>
    </w:p>
    <w:p w14:paraId="16E078C0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3C850D8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8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765D614" w14:textId="77777777" w:rsidR="002127C2" w:rsidRPr="008B209A" w:rsidRDefault="002127C2" w:rsidP="002127C2">
      <w:pPr>
        <w:pStyle w:val="TXT1"/>
        <w:rPr>
          <w:lang w:val="ru-RU"/>
        </w:rPr>
      </w:pPr>
    </w:p>
    <w:p w14:paraId="78D2A0C4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436E87C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025C7C0C" w14:textId="77777777" w:rsidR="002127C2" w:rsidRPr="008B209A" w:rsidRDefault="002127C2" w:rsidP="002127C2">
      <w:pPr>
        <w:pStyle w:val="TXT1"/>
        <w:rPr>
          <w:lang w:val="ru-RU"/>
        </w:rPr>
      </w:pPr>
    </w:p>
    <w:p w14:paraId="310F912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3D40793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D77CB23" w14:textId="77777777" w:rsidR="002127C2" w:rsidRPr="008B209A" w:rsidRDefault="002127C2" w:rsidP="002127C2">
      <w:pPr>
        <w:pStyle w:val="TXT1"/>
        <w:rPr>
          <w:lang w:val="ru-RU"/>
        </w:rPr>
      </w:pPr>
    </w:p>
    <w:p w14:paraId="27B8DD7A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7A154A3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1DCC0E79" w14:textId="77777777" w:rsidR="002127C2" w:rsidRPr="008B209A" w:rsidRDefault="002127C2" w:rsidP="002127C2">
      <w:pPr>
        <w:pStyle w:val="TXT1"/>
        <w:rPr>
          <w:lang w:val="ru-RU"/>
        </w:rPr>
      </w:pPr>
    </w:p>
    <w:p w14:paraId="3853F55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07F741E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3A8F398" w14:textId="77777777" w:rsidR="002127C2" w:rsidRPr="008B209A" w:rsidRDefault="002127C2" w:rsidP="002127C2">
      <w:pPr>
        <w:pStyle w:val="TXT1"/>
        <w:rPr>
          <w:lang w:val="ru-RU"/>
        </w:rPr>
      </w:pPr>
    </w:p>
    <w:p w14:paraId="7395E78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58E03A0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2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cn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D1EEE7E" w14:textId="77777777" w:rsidR="002127C2" w:rsidRPr="008B209A" w:rsidRDefault="002127C2" w:rsidP="002127C2">
      <w:pPr>
        <w:pStyle w:val="TXT1"/>
        <w:rPr>
          <w:lang w:val="ru-RU"/>
        </w:rPr>
      </w:pPr>
    </w:p>
    <w:p w14:paraId="16B02A59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7F55524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07414AC1" w14:textId="77777777" w:rsidR="002127C2" w:rsidRPr="008B209A" w:rsidRDefault="002127C2" w:rsidP="002127C2">
      <w:pPr>
        <w:pStyle w:val="TXT1"/>
        <w:rPr>
          <w:lang w:val="ru-RU"/>
        </w:rPr>
      </w:pPr>
    </w:p>
    <w:p w14:paraId="6EDD77FF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41516015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9DFD593" w14:textId="77777777" w:rsidR="002127C2" w:rsidRPr="008B209A" w:rsidRDefault="002127C2" w:rsidP="002127C2">
      <w:pPr>
        <w:pStyle w:val="TXT1"/>
        <w:rPr>
          <w:lang w:val="ru-RU"/>
        </w:rPr>
      </w:pPr>
    </w:p>
    <w:p w14:paraId="4B116156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74D0008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1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AB0FE2D" w14:textId="77777777" w:rsidR="002127C2" w:rsidRPr="008B209A" w:rsidRDefault="002127C2" w:rsidP="002127C2">
      <w:pPr>
        <w:pStyle w:val="TXT1"/>
        <w:rPr>
          <w:lang w:val="ru-RU"/>
        </w:rPr>
      </w:pPr>
    </w:p>
    <w:p w14:paraId="2313FAF6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508F77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AE64694" w14:textId="77777777" w:rsidR="002127C2" w:rsidRPr="008B209A" w:rsidRDefault="002127C2" w:rsidP="002127C2">
      <w:pPr>
        <w:pStyle w:val="TXT1"/>
        <w:rPr>
          <w:lang w:val="ru-RU"/>
        </w:rPr>
      </w:pPr>
    </w:p>
    <w:p w14:paraId="5F2E6066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11351195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6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BF04384" w14:textId="77777777" w:rsidR="002127C2" w:rsidRPr="008B209A" w:rsidRDefault="002127C2" w:rsidP="002127C2">
      <w:pPr>
        <w:pStyle w:val="TXT1"/>
        <w:rPr>
          <w:lang w:val="ru-RU"/>
        </w:rPr>
      </w:pPr>
    </w:p>
    <w:p w14:paraId="0B5AF640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BA599D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B0AB2FA" w14:textId="77777777" w:rsidR="002127C2" w:rsidRPr="008B209A" w:rsidRDefault="002127C2" w:rsidP="002127C2">
      <w:pPr>
        <w:pStyle w:val="TXT1"/>
        <w:rPr>
          <w:lang w:val="ru-RU"/>
        </w:rPr>
      </w:pPr>
    </w:p>
    <w:p w14:paraId="448108AC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5367EE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9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6AE7A1F" w14:textId="77777777" w:rsidR="002127C2" w:rsidRPr="008B209A" w:rsidRDefault="002127C2" w:rsidP="002127C2">
      <w:pPr>
        <w:pStyle w:val="TXT1"/>
        <w:rPr>
          <w:lang w:val="ru-RU"/>
        </w:rPr>
      </w:pPr>
    </w:p>
    <w:p w14:paraId="5E8FBED1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4B9843AC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B68FEF8" w14:textId="77777777" w:rsidR="002127C2" w:rsidRPr="008B209A" w:rsidRDefault="002127C2" w:rsidP="002127C2">
      <w:pPr>
        <w:pStyle w:val="TXT1"/>
        <w:rPr>
          <w:lang w:val="ru-RU"/>
        </w:rPr>
      </w:pPr>
    </w:p>
    <w:p w14:paraId="760A2FA1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7FD234E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E43DCFB" w14:textId="77777777" w:rsidR="002127C2" w:rsidRPr="008B209A" w:rsidRDefault="002127C2" w:rsidP="002127C2">
      <w:pPr>
        <w:pStyle w:val="TXT1"/>
        <w:rPr>
          <w:lang w:val="ru-RU"/>
        </w:rPr>
      </w:pPr>
    </w:p>
    <w:p w14:paraId="4C814E0B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179BD31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eur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4FFCE933" w14:textId="77777777" w:rsidR="002127C2" w:rsidRPr="008B209A" w:rsidRDefault="002127C2" w:rsidP="002127C2">
      <w:pPr>
        <w:pStyle w:val="TXT1"/>
        <w:rPr>
          <w:lang w:val="ru-RU"/>
        </w:rPr>
      </w:pPr>
    </w:p>
    <w:p w14:paraId="348B21F2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58A2014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0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A17DBC1" w14:textId="77777777" w:rsidR="002127C2" w:rsidRPr="008B209A" w:rsidRDefault="002127C2" w:rsidP="002127C2">
      <w:pPr>
        <w:pStyle w:val="TXT1"/>
        <w:rPr>
          <w:lang w:val="ru-RU"/>
        </w:rPr>
      </w:pPr>
    </w:p>
    <w:p w14:paraId="6056689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6DF7046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3.1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871C3CE" w14:textId="77777777" w:rsidR="002127C2" w:rsidRPr="008B209A" w:rsidRDefault="002127C2" w:rsidP="002127C2">
      <w:pPr>
        <w:pStyle w:val="TXT1"/>
        <w:rPr>
          <w:lang w:val="ru-RU"/>
        </w:rPr>
      </w:pPr>
    </w:p>
    <w:p w14:paraId="7F719990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441D20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9.2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C72AE6D" w14:textId="77777777" w:rsidR="002127C2" w:rsidRPr="008B209A" w:rsidRDefault="002127C2" w:rsidP="002127C2">
      <w:pPr>
        <w:pStyle w:val="TXT1"/>
        <w:rPr>
          <w:lang w:val="ru-RU"/>
        </w:rPr>
      </w:pPr>
    </w:p>
    <w:p w14:paraId="469A4C7C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2875166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EEA2439" w14:textId="77777777" w:rsidR="002127C2" w:rsidRPr="008B209A" w:rsidRDefault="002127C2" w:rsidP="002127C2">
      <w:pPr>
        <w:pStyle w:val="TXT1"/>
        <w:rPr>
          <w:lang w:val="ru-RU"/>
        </w:rPr>
      </w:pPr>
    </w:p>
    <w:p w14:paraId="677C6344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29F9094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7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1E515D9" w14:textId="77777777" w:rsidR="002127C2" w:rsidRPr="008B209A" w:rsidRDefault="002127C2" w:rsidP="002127C2">
      <w:pPr>
        <w:pStyle w:val="TXT1"/>
        <w:rPr>
          <w:lang w:val="ru-RU"/>
        </w:rPr>
      </w:pPr>
    </w:p>
    <w:p w14:paraId="5C83FCBF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4E84203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DD4252F" w14:textId="77777777" w:rsidR="002127C2" w:rsidRPr="008B209A" w:rsidRDefault="002127C2" w:rsidP="002127C2">
      <w:pPr>
        <w:pStyle w:val="TXT1"/>
        <w:rPr>
          <w:lang w:val="ru-RU"/>
        </w:rPr>
      </w:pPr>
    </w:p>
    <w:p w14:paraId="0EA3620E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2CF56EBB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EA5C5E3" w14:textId="77777777" w:rsidR="002127C2" w:rsidRPr="008B209A" w:rsidRDefault="002127C2" w:rsidP="002127C2">
      <w:pPr>
        <w:pStyle w:val="TXT1"/>
        <w:rPr>
          <w:lang w:val="ru-RU"/>
        </w:rPr>
      </w:pPr>
    </w:p>
    <w:p w14:paraId="18A57A0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1F46E28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D6CAD7A" w14:textId="77777777" w:rsidR="002127C2" w:rsidRPr="008B209A" w:rsidRDefault="002127C2" w:rsidP="002127C2">
      <w:pPr>
        <w:pStyle w:val="TXT1"/>
        <w:rPr>
          <w:lang w:val="ru-RU"/>
        </w:rPr>
      </w:pPr>
    </w:p>
    <w:p w14:paraId="4D48251E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63C4DD3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126787B6" w14:textId="77777777" w:rsidR="002127C2" w:rsidRPr="008B209A" w:rsidRDefault="002127C2" w:rsidP="002127C2">
      <w:pPr>
        <w:pStyle w:val="TXT1"/>
        <w:rPr>
          <w:lang w:val="ru-RU"/>
        </w:rPr>
      </w:pPr>
    </w:p>
    <w:p w14:paraId="28CE06D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02E9490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gbp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4AA2C8F0" w14:textId="77777777" w:rsidR="002127C2" w:rsidRPr="008B209A" w:rsidRDefault="002127C2" w:rsidP="002127C2">
      <w:pPr>
        <w:pStyle w:val="TXT1"/>
        <w:rPr>
          <w:lang w:val="ru-RU"/>
        </w:rPr>
      </w:pPr>
    </w:p>
    <w:p w14:paraId="620378A7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3A388ADD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6342537" w14:textId="77777777" w:rsidR="002127C2" w:rsidRPr="008B209A" w:rsidRDefault="002127C2" w:rsidP="002127C2">
      <w:pPr>
        <w:pStyle w:val="TXT1"/>
        <w:rPr>
          <w:lang w:val="ru-RU"/>
        </w:rPr>
      </w:pPr>
    </w:p>
    <w:p w14:paraId="39847C28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2A9BE7D2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7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A191C3C" w14:textId="77777777" w:rsidR="002127C2" w:rsidRPr="008B209A" w:rsidRDefault="002127C2" w:rsidP="002127C2">
      <w:pPr>
        <w:pStyle w:val="TXT1"/>
        <w:rPr>
          <w:lang w:val="ru-RU"/>
        </w:rPr>
      </w:pPr>
    </w:p>
    <w:p w14:paraId="705D056E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3BA652C9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8.9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76C2AC61" w14:textId="77777777" w:rsidR="002127C2" w:rsidRPr="008B209A" w:rsidRDefault="002127C2" w:rsidP="002127C2">
      <w:pPr>
        <w:pStyle w:val="TXT1"/>
        <w:rPr>
          <w:lang w:val="ru-RU"/>
        </w:rPr>
      </w:pPr>
    </w:p>
    <w:p w14:paraId="255BEA6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523BE08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2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E22ACCF" w14:textId="77777777" w:rsidR="002127C2" w:rsidRPr="008B209A" w:rsidRDefault="002127C2" w:rsidP="002127C2">
      <w:pPr>
        <w:pStyle w:val="TXT1"/>
        <w:rPr>
          <w:lang w:val="ru-RU"/>
        </w:rPr>
      </w:pPr>
    </w:p>
    <w:p w14:paraId="734C596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530E2326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0675021" w14:textId="77777777" w:rsidR="002127C2" w:rsidRPr="008B209A" w:rsidRDefault="002127C2" w:rsidP="002127C2">
      <w:pPr>
        <w:pStyle w:val="TXT1"/>
        <w:rPr>
          <w:lang w:val="ru-RU"/>
        </w:rPr>
      </w:pPr>
    </w:p>
    <w:p w14:paraId="7679EE5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EB925BF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FE9D565" w14:textId="77777777" w:rsidR="002127C2" w:rsidRPr="008B209A" w:rsidRDefault="002127C2" w:rsidP="002127C2">
      <w:pPr>
        <w:pStyle w:val="TXT1"/>
        <w:rPr>
          <w:lang w:val="ru-RU"/>
        </w:rPr>
      </w:pPr>
    </w:p>
    <w:p w14:paraId="28AC68B2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793948CE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0.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5AB065E" w14:textId="77777777" w:rsidR="002127C2" w:rsidRPr="008B209A" w:rsidRDefault="002127C2" w:rsidP="002127C2">
      <w:pPr>
        <w:pStyle w:val="TXT1"/>
        <w:rPr>
          <w:lang w:val="ru-RU"/>
        </w:rPr>
      </w:pPr>
    </w:p>
    <w:p w14:paraId="2D1FFD9F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3F517C73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42030C1" w14:textId="77777777" w:rsidR="002127C2" w:rsidRPr="008B209A" w:rsidRDefault="002127C2" w:rsidP="002127C2">
      <w:pPr>
        <w:pStyle w:val="TXT1"/>
        <w:rPr>
          <w:lang w:val="ru-RU"/>
        </w:rPr>
      </w:pPr>
    </w:p>
    <w:p w14:paraId="51FB21F2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2A5225D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C829CA5" w14:textId="77777777" w:rsidR="002127C2" w:rsidRPr="008B209A" w:rsidRDefault="002127C2" w:rsidP="002127C2">
      <w:pPr>
        <w:pStyle w:val="TXT1"/>
        <w:rPr>
          <w:lang w:val="ru-RU"/>
        </w:rPr>
      </w:pPr>
    </w:p>
    <w:p w14:paraId="29C0433B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4FDFE76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8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jpy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BBC4FE0" w14:textId="77777777" w:rsidR="002127C2" w:rsidRPr="008B209A" w:rsidRDefault="002127C2" w:rsidP="002127C2">
      <w:pPr>
        <w:pStyle w:val="TXT1"/>
        <w:rPr>
          <w:lang w:val="ru-RU"/>
        </w:rPr>
      </w:pPr>
    </w:p>
    <w:p w14:paraId="625123D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1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03,)), </w:t>
      </w:r>
      <w:r w:rsidRPr="002127C2">
        <w:t>Test</w:t>
      </w:r>
      <w:r w:rsidRPr="008B209A">
        <w:rPr>
          <w:lang w:val="ru-RU"/>
        </w:rPr>
        <w:t xml:space="preserve">(11.01.2022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5,)), </w:t>
      </w:r>
    </w:p>
    <w:p w14:paraId="5DD88BF4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0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77DE6DB" w14:textId="77777777" w:rsidR="002127C2" w:rsidRPr="008B209A" w:rsidRDefault="002127C2" w:rsidP="002127C2">
      <w:pPr>
        <w:pStyle w:val="TXT1"/>
        <w:rPr>
          <w:lang w:val="ru-RU"/>
        </w:rPr>
      </w:pPr>
    </w:p>
    <w:p w14:paraId="140E49E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38,)), </w:t>
      </w:r>
      <w:r w:rsidRPr="002127C2">
        <w:t>Test</w:t>
      </w:r>
      <w:r w:rsidRPr="008B209A">
        <w:rPr>
          <w:lang w:val="ru-RU"/>
        </w:rPr>
        <w:t xml:space="preserve">(01.04.2022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4,)), </w:t>
      </w:r>
    </w:p>
    <w:p w14:paraId="0335334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5.8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2AFCEBE8" w14:textId="77777777" w:rsidR="002127C2" w:rsidRPr="008B209A" w:rsidRDefault="002127C2" w:rsidP="002127C2">
      <w:pPr>
        <w:pStyle w:val="TXT1"/>
        <w:rPr>
          <w:lang w:val="ru-RU"/>
        </w:rPr>
      </w:pPr>
    </w:p>
    <w:p w14:paraId="43F2F734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692,)), </w:t>
      </w:r>
      <w:r w:rsidRPr="002127C2">
        <w:t>Test</w:t>
      </w:r>
      <w:r w:rsidRPr="008B209A">
        <w:rPr>
          <w:lang w:val="ru-RU"/>
        </w:rPr>
        <w:t xml:space="preserve">(01.07.2022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4,)), </w:t>
      </w:r>
    </w:p>
    <w:p w14:paraId="5B026127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0555F827" w14:textId="77777777" w:rsidR="002127C2" w:rsidRPr="008B209A" w:rsidRDefault="002127C2" w:rsidP="002127C2">
      <w:pPr>
        <w:pStyle w:val="TXT1"/>
        <w:rPr>
          <w:lang w:val="ru-RU"/>
        </w:rPr>
      </w:pPr>
    </w:p>
    <w:p w14:paraId="4E1DA19F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9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756,)), </w:t>
      </w:r>
      <w:r w:rsidRPr="002127C2">
        <w:t>Test</w:t>
      </w:r>
      <w:r w:rsidRPr="008B209A">
        <w:rPr>
          <w:lang w:val="ru-RU"/>
        </w:rPr>
        <w:t xml:space="preserve">(03.10.2022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1,)), </w:t>
      </w:r>
    </w:p>
    <w:p w14:paraId="61CE261A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C98AF61" w14:textId="77777777" w:rsidR="002127C2" w:rsidRPr="008B209A" w:rsidRDefault="002127C2" w:rsidP="002127C2">
      <w:pPr>
        <w:pStyle w:val="TXT1"/>
        <w:rPr>
          <w:lang w:val="ru-RU"/>
        </w:rPr>
      </w:pPr>
    </w:p>
    <w:p w14:paraId="488CE059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17,)), </w:t>
      </w:r>
      <w:r w:rsidRPr="002127C2">
        <w:t>Test</w:t>
      </w:r>
      <w:r w:rsidRPr="008B209A">
        <w:rPr>
          <w:lang w:val="ru-RU"/>
        </w:rPr>
        <w:t xml:space="preserve">(10.01.2023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2,)), </w:t>
      </w:r>
    </w:p>
    <w:p w14:paraId="5F87947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8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F569248" w14:textId="77777777" w:rsidR="002127C2" w:rsidRPr="008B209A" w:rsidRDefault="002127C2" w:rsidP="002127C2">
      <w:pPr>
        <w:pStyle w:val="TXT1"/>
        <w:rPr>
          <w:lang w:val="ru-RU"/>
        </w:rPr>
      </w:pPr>
    </w:p>
    <w:p w14:paraId="6736CF30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869,)), </w:t>
      </w:r>
      <w:r w:rsidRPr="002127C2">
        <w:t>Test</w:t>
      </w:r>
      <w:r w:rsidRPr="008B209A">
        <w:rPr>
          <w:lang w:val="ru-RU"/>
        </w:rPr>
        <w:t xml:space="preserve">(03.04.2023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9,)), </w:t>
      </w:r>
    </w:p>
    <w:p w14:paraId="3CB7482B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5E586A64" w14:textId="77777777" w:rsidR="002127C2" w:rsidRPr="008B209A" w:rsidRDefault="002127C2" w:rsidP="002127C2">
      <w:pPr>
        <w:pStyle w:val="TXT1"/>
        <w:rPr>
          <w:lang w:val="ru-RU"/>
        </w:rPr>
      </w:pPr>
    </w:p>
    <w:p w14:paraId="00F67731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28,)), </w:t>
      </w:r>
      <w:r w:rsidRPr="002127C2">
        <w:t>Test</w:t>
      </w:r>
      <w:r w:rsidRPr="008B209A">
        <w:rPr>
          <w:lang w:val="ru-RU"/>
        </w:rPr>
        <w:t xml:space="preserve">(03.07.2023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0A4745C1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6.1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6B4BC45E" w14:textId="77777777" w:rsidR="002127C2" w:rsidRPr="008B209A" w:rsidRDefault="002127C2" w:rsidP="002127C2">
      <w:pPr>
        <w:pStyle w:val="TXT1"/>
        <w:rPr>
          <w:lang w:val="ru-RU"/>
        </w:rPr>
      </w:pPr>
    </w:p>
    <w:p w14:paraId="54B94BE3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3991,)), </w:t>
      </w:r>
      <w:r w:rsidRPr="002127C2">
        <w:t>Test</w:t>
      </w:r>
      <w:r w:rsidRPr="008B209A">
        <w:rPr>
          <w:lang w:val="ru-RU"/>
        </w:rPr>
        <w:t xml:space="preserve">(02.10.2023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3,)), </w:t>
      </w:r>
    </w:p>
    <w:p w14:paraId="63A11DC0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36FF4A3C" w14:textId="77777777" w:rsidR="002127C2" w:rsidRPr="008B209A" w:rsidRDefault="002127C2" w:rsidP="002127C2">
      <w:pPr>
        <w:pStyle w:val="TXT1"/>
        <w:rPr>
          <w:lang w:val="ru-RU"/>
        </w:rPr>
      </w:pPr>
    </w:p>
    <w:p w14:paraId="7ACFA07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054,)), </w:t>
      </w:r>
      <w:r w:rsidRPr="002127C2">
        <w:t>Test</w:t>
      </w:r>
      <w:r w:rsidRPr="008B209A">
        <w:rPr>
          <w:lang w:val="ru-RU"/>
        </w:rPr>
        <w:t xml:space="preserve">(03.01.2024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58,)), </w:t>
      </w:r>
    </w:p>
    <w:p w14:paraId="0A4B9F58" w14:textId="77777777" w:rsidR="002127C2" w:rsidRPr="008B209A" w:rsidRDefault="002127C2" w:rsidP="002127C2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127C2">
        <w:t>usd</w:t>
      </w:r>
      <w:proofErr w:type="spellEnd"/>
      <w:r w:rsidRPr="008B209A">
        <w:rPr>
          <w:lang w:val="ru-RU"/>
        </w:rPr>
        <w:t>_</w:t>
      </w:r>
      <w:r w:rsidRPr="002127C2">
        <w:t>rub</w:t>
      </w:r>
    </w:p>
    <w:p w14:paraId="122CA9BF" w14:textId="77777777" w:rsidR="002127C2" w:rsidRPr="008B209A" w:rsidRDefault="002127C2" w:rsidP="002127C2">
      <w:pPr>
        <w:pStyle w:val="TXT1"/>
        <w:rPr>
          <w:lang w:val="ru-RU"/>
        </w:rPr>
      </w:pPr>
    </w:p>
    <w:p w14:paraId="5678AF65" w14:textId="77777777" w:rsidR="002127C2" w:rsidRPr="008B209A" w:rsidRDefault="002127C2" w:rsidP="002127C2">
      <w:pPr>
        <w:pStyle w:val="TXT1"/>
        <w:rPr>
          <w:lang w:val="ru-RU"/>
        </w:rPr>
      </w:pPr>
      <w:proofErr w:type="gramStart"/>
      <w:r w:rsidRPr="002127C2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3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4112,)), </w:t>
      </w:r>
      <w:r w:rsidRPr="002127C2">
        <w:t>Test</w:t>
      </w:r>
      <w:r w:rsidRPr="008B209A">
        <w:rPr>
          <w:lang w:val="ru-RU"/>
        </w:rPr>
        <w:t xml:space="preserve">(01.04.2024-28.06.2024, </w:t>
      </w:r>
      <w:r w:rsidRPr="002127C2">
        <w:t>X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 14), </w:t>
      </w:r>
      <w:r w:rsidRPr="002127C2">
        <w:t>y</w:t>
      </w:r>
      <w:r w:rsidRPr="008B209A">
        <w:rPr>
          <w:lang w:val="ru-RU"/>
        </w:rPr>
        <w:t>.</w:t>
      </w:r>
      <w:r w:rsidRPr="002127C2">
        <w:t>shape</w:t>
      </w:r>
      <w:r w:rsidRPr="008B209A">
        <w:rPr>
          <w:lang w:val="ru-RU"/>
        </w:rPr>
        <w:t xml:space="preserve">(60,)), </w:t>
      </w:r>
    </w:p>
    <w:p w14:paraId="6EED9991" w14:textId="77777777" w:rsidR="002127C2" w:rsidRPr="002127C2" w:rsidRDefault="002127C2" w:rsidP="002127C2">
      <w:pPr>
        <w:pStyle w:val="TXT1"/>
      </w:pPr>
      <w:proofErr w:type="spellStart"/>
      <w:r w:rsidRPr="002127C2">
        <w:t>Ошибка</w:t>
      </w:r>
      <w:proofErr w:type="spellEnd"/>
      <w:r w:rsidRPr="002127C2">
        <w:t xml:space="preserve">: 1.79 </w:t>
      </w:r>
      <w:proofErr w:type="gramStart"/>
      <w:r w:rsidRPr="002127C2">
        <w:t xml:space="preserve">%,  </w:t>
      </w:r>
      <w:proofErr w:type="spellStart"/>
      <w:r w:rsidRPr="002127C2">
        <w:t>Валюта</w:t>
      </w:r>
      <w:proofErr w:type="spellEnd"/>
      <w:proofErr w:type="gramEnd"/>
      <w:r w:rsidRPr="002127C2">
        <w:t xml:space="preserve">: </w:t>
      </w:r>
      <w:proofErr w:type="spellStart"/>
      <w:r w:rsidRPr="002127C2">
        <w:t>usd_rub</w:t>
      </w:r>
      <w:proofErr w:type="spellEnd"/>
    </w:p>
    <w:p w14:paraId="2C2954C0" w14:textId="77777777" w:rsidR="002127C2" w:rsidRPr="002127C2" w:rsidRDefault="002127C2" w:rsidP="002127C2">
      <w:pPr>
        <w:pStyle w:val="TXT1"/>
      </w:pPr>
    </w:p>
    <w:p w14:paraId="48A51401" w14:textId="77777777" w:rsidR="002127C2" w:rsidRPr="002127C2" w:rsidRDefault="002127C2" w:rsidP="002127C2">
      <w:pPr>
        <w:pStyle w:val="TXT1"/>
      </w:pPr>
      <w:r w:rsidRPr="002127C2">
        <w:t>CPU times: total: 32min 11s</w:t>
      </w:r>
    </w:p>
    <w:p w14:paraId="187A87F3" w14:textId="7FFD446C" w:rsidR="002127C2" w:rsidRDefault="002127C2" w:rsidP="002127C2">
      <w:pPr>
        <w:pStyle w:val="TXT1"/>
      </w:pPr>
      <w:r w:rsidRPr="002127C2">
        <w:t>Wall time: 49min 56s</w:t>
      </w:r>
    </w:p>
    <w:p w14:paraId="2F1F8F6A" w14:textId="1F616495" w:rsidR="002127C2" w:rsidRPr="00674865" w:rsidRDefault="002F7B08" w:rsidP="002F7B08">
      <w:pPr>
        <w:pStyle w:val="2"/>
      </w:pPr>
      <w:bookmarkStart w:id="72" w:name="_Toc172787054"/>
      <w:r w:rsidRPr="002F7B08">
        <w:t xml:space="preserve">С </w:t>
      </w:r>
      <w:proofErr w:type="spellStart"/>
      <w:r w:rsidRPr="002F7B08">
        <w:t>шагом</w:t>
      </w:r>
      <w:proofErr w:type="spellEnd"/>
      <w:r w:rsidRPr="002F7B08">
        <w:t xml:space="preserve"> в </w:t>
      </w:r>
      <w:proofErr w:type="spellStart"/>
      <w:r w:rsidRPr="002F7B08">
        <w:t>месяц</w:t>
      </w:r>
      <w:bookmarkEnd w:id="72"/>
      <w:proofErr w:type="spellEnd"/>
    </w:p>
    <w:p w14:paraId="41DFFEF5" w14:textId="2FC1251D" w:rsidR="00674865" w:rsidRDefault="00495090" w:rsidP="00674865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</w:t>
      </w:r>
      <w:r w:rsidRPr="00391FB2">
        <w:rPr>
          <w:rStyle w:val="bash0"/>
        </w:rPr>
        <w:t>3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месяц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674865" w:rsidRPr="00674865">
        <w:t>.</w:t>
      </w:r>
    </w:p>
    <w:p w14:paraId="3F130C5E" w14:textId="41F2B41F" w:rsidR="002F7B08" w:rsidRPr="003A06CC" w:rsidRDefault="002F7B08" w:rsidP="002F7B08">
      <w:pPr>
        <w:pStyle w:val="Title"/>
        <w:rPr>
          <w:lang w:val="ru-RU"/>
        </w:rPr>
      </w:pPr>
      <w:r w:rsidRPr="003A06CC">
        <w:rPr>
          <w:lang w:val="ru-RU"/>
        </w:rPr>
        <w:t xml:space="preserve">ячейка </w:t>
      </w:r>
      <w:r>
        <w:t>Jupiter</w:t>
      </w:r>
      <w:r w:rsidRPr="003A06CC">
        <w:rPr>
          <w:lang w:val="ru-RU"/>
        </w:rPr>
        <w:t xml:space="preserve"> </w:t>
      </w:r>
      <w:r>
        <w:t>Notebook</w:t>
      </w:r>
    </w:p>
    <w:p w14:paraId="093528AE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76642EC" w14:textId="77777777" w:rsidR="002F7B08" w:rsidRPr="00E970C3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Будем кросс-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валидироват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10 раз по месяцу</w:t>
      </w:r>
    </w:p>
    <w:p w14:paraId="09223BEB" w14:textId="77777777" w:rsidR="002F7B08" w:rsidRPr="003A06CC" w:rsidRDefault="002F7B08" w:rsidP="002F7B08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ross_validation_time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3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6E6A6B9" w14:textId="2E07FEE1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1862FFB0" w14:textId="6E465123" w:rsidR="002F7B08" w:rsidRPr="003A06CC" w:rsidRDefault="002F7B08" w:rsidP="002F7B08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7E346C4A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3C2B5BC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666CB5BC" w14:textId="77777777" w:rsidR="002F7B08" w:rsidRPr="008B209A" w:rsidRDefault="002F7B08" w:rsidP="002F7B08">
      <w:pPr>
        <w:pStyle w:val="TXT1"/>
        <w:rPr>
          <w:lang w:val="ru-RU"/>
        </w:rPr>
      </w:pPr>
    </w:p>
    <w:p w14:paraId="7384E255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4BEBCC7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4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00EE4BE" w14:textId="77777777" w:rsidR="002F7B08" w:rsidRPr="008B209A" w:rsidRDefault="002F7B08" w:rsidP="002F7B08">
      <w:pPr>
        <w:pStyle w:val="TXT1"/>
        <w:rPr>
          <w:lang w:val="ru-RU"/>
        </w:rPr>
      </w:pPr>
    </w:p>
    <w:p w14:paraId="466A10C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6E11C41B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9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A9D33A6" w14:textId="77777777" w:rsidR="002F7B08" w:rsidRPr="008B209A" w:rsidRDefault="002F7B08" w:rsidP="002F7B08">
      <w:pPr>
        <w:pStyle w:val="TXT1"/>
        <w:rPr>
          <w:lang w:val="ru-RU"/>
        </w:rPr>
      </w:pPr>
    </w:p>
    <w:p w14:paraId="3BD33A40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316E860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817F5FB" w14:textId="77777777" w:rsidR="002F7B08" w:rsidRPr="008B209A" w:rsidRDefault="002F7B08" w:rsidP="002F7B08">
      <w:pPr>
        <w:pStyle w:val="TXT1"/>
        <w:rPr>
          <w:lang w:val="ru-RU"/>
        </w:rPr>
      </w:pPr>
    </w:p>
    <w:p w14:paraId="4A4496AB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454FAF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B2C64DF" w14:textId="77777777" w:rsidR="002F7B08" w:rsidRPr="008B209A" w:rsidRDefault="002F7B08" w:rsidP="002F7B08">
      <w:pPr>
        <w:pStyle w:val="TXT1"/>
        <w:rPr>
          <w:lang w:val="ru-RU"/>
        </w:rPr>
      </w:pPr>
    </w:p>
    <w:p w14:paraId="412666A6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93CCB8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0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C585F4C" w14:textId="77777777" w:rsidR="002F7B08" w:rsidRPr="008B209A" w:rsidRDefault="002F7B08" w:rsidP="002F7B08">
      <w:pPr>
        <w:pStyle w:val="TXT1"/>
        <w:rPr>
          <w:lang w:val="ru-RU"/>
        </w:rPr>
      </w:pPr>
    </w:p>
    <w:p w14:paraId="554CA01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7A6055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726DD67" w14:textId="77777777" w:rsidR="002F7B08" w:rsidRPr="008B209A" w:rsidRDefault="002F7B08" w:rsidP="002F7B08">
      <w:pPr>
        <w:pStyle w:val="TXT1"/>
        <w:rPr>
          <w:lang w:val="ru-RU"/>
        </w:rPr>
      </w:pPr>
    </w:p>
    <w:p w14:paraId="69087E5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05E3220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59E15C6" w14:textId="77777777" w:rsidR="002F7B08" w:rsidRPr="008B209A" w:rsidRDefault="002F7B08" w:rsidP="002F7B08">
      <w:pPr>
        <w:pStyle w:val="TXT1"/>
        <w:rPr>
          <w:lang w:val="ru-RU"/>
        </w:rPr>
      </w:pPr>
    </w:p>
    <w:p w14:paraId="4CB650F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094C7C9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6540EBC" w14:textId="77777777" w:rsidR="002F7B08" w:rsidRPr="008B209A" w:rsidRDefault="002F7B08" w:rsidP="002F7B08">
      <w:pPr>
        <w:pStyle w:val="TXT1"/>
        <w:rPr>
          <w:lang w:val="ru-RU"/>
        </w:rPr>
      </w:pPr>
    </w:p>
    <w:p w14:paraId="71C61B6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58157DA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hf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B835873" w14:textId="77777777" w:rsidR="002F7B08" w:rsidRPr="008B209A" w:rsidRDefault="002F7B08" w:rsidP="002F7B08">
      <w:pPr>
        <w:pStyle w:val="TXT1"/>
        <w:rPr>
          <w:lang w:val="ru-RU"/>
        </w:rPr>
      </w:pPr>
    </w:p>
    <w:p w14:paraId="08E4FE4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53FAF29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1.9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D391857" w14:textId="77777777" w:rsidR="002F7B08" w:rsidRPr="008B209A" w:rsidRDefault="002F7B08" w:rsidP="002F7B08">
      <w:pPr>
        <w:pStyle w:val="TXT1"/>
        <w:rPr>
          <w:lang w:val="ru-RU"/>
        </w:rPr>
      </w:pPr>
    </w:p>
    <w:p w14:paraId="7267B61E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0FC2880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4EA049C" w14:textId="77777777" w:rsidR="002F7B08" w:rsidRPr="008B209A" w:rsidRDefault="002F7B08" w:rsidP="002F7B08">
      <w:pPr>
        <w:pStyle w:val="TXT1"/>
        <w:rPr>
          <w:lang w:val="ru-RU"/>
        </w:rPr>
      </w:pPr>
    </w:p>
    <w:p w14:paraId="10BF9CC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21ED67E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BB840A5" w14:textId="77777777" w:rsidR="002F7B08" w:rsidRPr="008B209A" w:rsidRDefault="002F7B08" w:rsidP="002F7B08">
      <w:pPr>
        <w:pStyle w:val="TXT1"/>
        <w:rPr>
          <w:lang w:val="ru-RU"/>
        </w:rPr>
      </w:pPr>
    </w:p>
    <w:p w14:paraId="5694BC1A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23011A3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C56C774" w14:textId="77777777" w:rsidR="002F7B08" w:rsidRPr="008B209A" w:rsidRDefault="002F7B08" w:rsidP="002F7B08">
      <w:pPr>
        <w:pStyle w:val="TXT1"/>
        <w:rPr>
          <w:lang w:val="ru-RU"/>
        </w:rPr>
      </w:pPr>
    </w:p>
    <w:p w14:paraId="282E9E6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F80D46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C604EBA" w14:textId="77777777" w:rsidR="002F7B08" w:rsidRPr="008B209A" w:rsidRDefault="002F7B08" w:rsidP="002F7B08">
      <w:pPr>
        <w:pStyle w:val="TXT1"/>
        <w:rPr>
          <w:lang w:val="ru-RU"/>
        </w:rPr>
      </w:pPr>
    </w:p>
    <w:p w14:paraId="05B905F9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2626D11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A310D18" w14:textId="77777777" w:rsidR="002F7B08" w:rsidRPr="008B209A" w:rsidRDefault="002F7B08" w:rsidP="002F7B08">
      <w:pPr>
        <w:pStyle w:val="TXT1"/>
        <w:rPr>
          <w:lang w:val="ru-RU"/>
        </w:rPr>
      </w:pPr>
    </w:p>
    <w:p w14:paraId="06D0171B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81321E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8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1096701" w14:textId="77777777" w:rsidR="002F7B08" w:rsidRPr="008B209A" w:rsidRDefault="002F7B08" w:rsidP="002F7B08">
      <w:pPr>
        <w:pStyle w:val="TXT1"/>
        <w:rPr>
          <w:lang w:val="ru-RU"/>
        </w:rPr>
      </w:pPr>
    </w:p>
    <w:p w14:paraId="30C1460A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01A8BBB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135F2EF" w14:textId="77777777" w:rsidR="002F7B08" w:rsidRPr="008B209A" w:rsidRDefault="002F7B08" w:rsidP="002F7B08">
      <w:pPr>
        <w:pStyle w:val="TXT1"/>
        <w:rPr>
          <w:lang w:val="ru-RU"/>
        </w:rPr>
      </w:pPr>
    </w:p>
    <w:p w14:paraId="4DB58F0B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93D849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8148EC3" w14:textId="77777777" w:rsidR="002F7B08" w:rsidRPr="008B209A" w:rsidRDefault="002F7B08" w:rsidP="002F7B08">
      <w:pPr>
        <w:pStyle w:val="TXT1"/>
        <w:rPr>
          <w:lang w:val="ru-RU"/>
        </w:rPr>
      </w:pPr>
    </w:p>
    <w:p w14:paraId="27B5BCFC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021FE9D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cn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D5A8BDD" w14:textId="77777777" w:rsidR="002F7B08" w:rsidRPr="008B209A" w:rsidRDefault="002F7B08" w:rsidP="002F7B08">
      <w:pPr>
        <w:pStyle w:val="TXT1"/>
        <w:rPr>
          <w:lang w:val="ru-RU"/>
        </w:rPr>
      </w:pPr>
    </w:p>
    <w:p w14:paraId="35B45DF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63851AC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4603209" w14:textId="77777777" w:rsidR="002F7B08" w:rsidRPr="008B209A" w:rsidRDefault="002F7B08" w:rsidP="002F7B08">
      <w:pPr>
        <w:pStyle w:val="TXT1"/>
        <w:rPr>
          <w:lang w:val="ru-RU"/>
        </w:rPr>
      </w:pPr>
    </w:p>
    <w:p w14:paraId="796C4787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4A00F2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1543380" w14:textId="77777777" w:rsidR="002F7B08" w:rsidRPr="008B209A" w:rsidRDefault="002F7B08" w:rsidP="002F7B08">
      <w:pPr>
        <w:pStyle w:val="TXT1"/>
        <w:rPr>
          <w:lang w:val="ru-RU"/>
        </w:rPr>
      </w:pPr>
    </w:p>
    <w:p w14:paraId="3648727E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145D201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3A41347" w14:textId="77777777" w:rsidR="002F7B08" w:rsidRPr="008B209A" w:rsidRDefault="002F7B08" w:rsidP="002F7B08">
      <w:pPr>
        <w:pStyle w:val="TXT1"/>
        <w:rPr>
          <w:lang w:val="ru-RU"/>
        </w:rPr>
      </w:pPr>
    </w:p>
    <w:p w14:paraId="5884623C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9B970A9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6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A23ED92" w14:textId="77777777" w:rsidR="002F7B08" w:rsidRPr="008B209A" w:rsidRDefault="002F7B08" w:rsidP="002F7B08">
      <w:pPr>
        <w:pStyle w:val="TXT1"/>
        <w:rPr>
          <w:lang w:val="ru-RU"/>
        </w:rPr>
      </w:pPr>
    </w:p>
    <w:p w14:paraId="1F5DBC47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A0CB92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527B9FB" w14:textId="77777777" w:rsidR="002F7B08" w:rsidRPr="008B209A" w:rsidRDefault="002F7B08" w:rsidP="002F7B08">
      <w:pPr>
        <w:pStyle w:val="TXT1"/>
        <w:rPr>
          <w:lang w:val="ru-RU"/>
        </w:rPr>
      </w:pPr>
    </w:p>
    <w:p w14:paraId="6016771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8E4CF2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CEC04C6" w14:textId="77777777" w:rsidR="002F7B08" w:rsidRPr="008B209A" w:rsidRDefault="002F7B08" w:rsidP="002F7B08">
      <w:pPr>
        <w:pStyle w:val="TXT1"/>
        <w:rPr>
          <w:lang w:val="ru-RU"/>
        </w:rPr>
      </w:pPr>
    </w:p>
    <w:p w14:paraId="65801890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E3B3715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5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0BD1A9D" w14:textId="77777777" w:rsidR="002F7B08" w:rsidRPr="008B209A" w:rsidRDefault="002F7B08" w:rsidP="002F7B08">
      <w:pPr>
        <w:pStyle w:val="TXT1"/>
        <w:rPr>
          <w:lang w:val="ru-RU"/>
        </w:rPr>
      </w:pPr>
    </w:p>
    <w:p w14:paraId="31B2C7C9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32A7403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55646EE" w14:textId="77777777" w:rsidR="002F7B08" w:rsidRPr="008B209A" w:rsidRDefault="002F7B08" w:rsidP="002F7B08">
      <w:pPr>
        <w:pStyle w:val="TXT1"/>
        <w:rPr>
          <w:lang w:val="ru-RU"/>
        </w:rPr>
      </w:pPr>
    </w:p>
    <w:p w14:paraId="69EBFBF7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D2E14F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BE7003B" w14:textId="77777777" w:rsidR="002F7B08" w:rsidRPr="008B209A" w:rsidRDefault="002F7B08" w:rsidP="002F7B08">
      <w:pPr>
        <w:pStyle w:val="TXT1"/>
        <w:rPr>
          <w:lang w:val="ru-RU"/>
        </w:rPr>
      </w:pPr>
    </w:p>
    <w:p w14:paraId="3800894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079EA12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eur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6B998938" w14:textId="77777777" w:rsidR="002F7B08" w:rsidRPr="008B209A" w:rsidRDefault="002F7B08" w:rsidP="002F7B08">
      <w:pPr>
        <w:pStyle w:val="TXT1"/>
        <w:rPr>
          <w:lang w:val="ru-RU"/>
        </w:rPr>
      </w:pPr>
    </w:p>
    <w:p w14:paraId="7C3215B0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2876F3F4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679AA95" w14:textId="77777777" w:rsidR="002F7B08" w:rsidRPr="008B209A" w:rsidRDefault="002F7B08" w:rsidP="002F7B08">
      <w:pPr>
        <w:pStyle w:val="TXT1"/>
        <w:rPr>
          <w:lang w:val="ru-RU"/>
        </w:rPr>
      </w:pPr>
    </w:p>
    <w:p w14:paraId="34921941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63DFA7A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62FB818" w14:textId="77777777" w:rsidR="002F7B08" w:rsidRPr="008B209A" w:rsidRDefault="002F7B08" w:rsidP="002F7B08">
      <w:pPr>
        <w:pStyle w:val="TXT1"/>
        <w:rPr>
          <w:lang w:val="ru-RU"/>
        </w:rPr>
      </w:pPr>
    </w:p>
    <w:p w14:paraId="3FB61EF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48CE2C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89CEDC9" w14:textId="77777777" w:rsidR="002F7B08" w:rsidRPr="008B209A" w:rsidRDefault="002F7B08" w:rsidP="002F7B08">
      <w:pPr>
        <w:pStyle w:val="TXT1"/>
        <w:rPr>
          <w:lang w:val="ru-RU"/>
        </w:rPr>
      </w:pPr>
    </w:p>
    <w:p w14:paraId="275B126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BDD15B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5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B95E3D8" w14:textId="77777777" w:rsidR="002F7B08" w:rsidRPr="008B209A" w:rsidRDefault="002F7B08" w:rsidP="002F7B08">
      <w:pPr>
        <w:pStyle w:val="TXT1"/>
        <w:rPr>
          <w:lang w:val="ru-RU"/>
        </w:rPr>
      </w:pPr>
    </w:p>
    <w:p w14:paraId="6052A651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DC34A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81CE206" w14:textId="77777777" w:rsidR="002F7B08" w:rsidRPr="008B209A" w:rsidRDefault="002F7B08" w:rsidP="002F7B08">
      <w:pPr>
        <w:pStyle w:val="TXT1"/>
        <w:rPr>
          <w:lang w:val="ru-RU"/>
        </w:rPr>
      </w:pPr>
    </w:p>
    <w:p w14:paraId="7717C7C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65942E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968E872" w14:textId="77777777" w:rsidR="002F7B08" w:rsidRPr="008B209A" w:rsidRDefault="002F7B08" w:rsidP="002F7B08">
      <w:pPr>
        <w:pStyle w:val="TXT1"/>
        <w:rPr>
          <w:lang w:val="ru-RU"/>
        </w:rPr>
      </w:pPr>
    </w:p>
    <w:p w14:paraId="18AA244D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23F4B0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612D4592" w14:textId="77777777" w:rsidR="002F7B08" w:rsidRPr="008B209A" w:rsidRDefault="002F7B08" w:rsidP="002F7B08">
      <w:pPr>
        <w:pStyle w:val="TXT1"/>
        <w:rPr>
          <w:lang w:val="ru-RU"/>
        </w:rPr>
      </w:pPr>
    </w:p>
    <w:p w14:paraId="20D2D49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5331B968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6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5A2B8DA" w14:textId="77777777" w:rsidR="002F7B08" w:rsidRPr="008B209A" w:rsidRDefault="002F7B08" w:rsidP="002F7B08">
      <w:pPr>
        <w:pStyle w:val="TXT1"/>
        <w:rPr>
          <w:lang w:val="ru-RU"/>
        </w:rPr>
      </w:pPr>
    </w:p>
    <w:p w14:paraId="3E9A568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1F5DF31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0804175" w14:textId="77777777" w:rsidR="002F7B08" w:rsidRPr="008B209A" w:rsidRDefault="002F7B08" w:rsidP="002F7B08">
      <w:pPr>
        <w:pStyle w:val="TXT1"/>
        <w:rPr>
          <w:lang w:val="ru-RU"/>
        </w:rPr>
      </w:pPr>
    </w:p>
    <w:p w14:paraId="235BD32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14BFB0F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gbp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8F3F57B" w14:textId="77777777" w:rsidR="002F7B08" w:rsidRPr="008B209A" w:rsidRDefault="002F7B08" w:rsidP="002F7B08">
      <w:pPr>
        <w:pStyle w:val="TXT1"/>
        <w:rPr>
          <w:lang w:val="ru-RU"/>
        </w:rPr>
      </w:pPr>
    </w:p>
    <w:p w14:paraId="621D20A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127BD1D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8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32DC6AD" w14:textId="77777777" w:rsidR="002F7B08" w:rsidRPr="008B209A" w:rsidRDefault="002F7B08" w:rsidP="002F7B08">
      <w:pPr>
        <w:pStyle w:val="TXT1"/>
        <w:rPr>
          <w:lang w:val="ru-RU"/>
        </w:rPr>
      </w:pPr>
    </w:p>
    <w:p w14:paraId="7E2B9CB5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6A27BEF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1D6FE34" w14:textId="77777777" w:rsidR="002F7B08" w:rsidRPr="008B209A" w:rsidRDefault="002F7B08" w:rsidP="002F7B08">
      <w:pPr>
        <w:pStyle w:val="TXT1"/>
        <w:rPr>
          <w:lang w:val="ru-RU"/>
        </w:rPr>
      </w:pPr>
    </w:p>
    <w:p w14:paraId="7FE2C1E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393540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3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AE87A5C" w14:textId="77777777" w:rsidR="002F7B08" w:rsidRPr="008B209A" w:rsidRDefault="002F7B08" w:rsidP="002F7B08">
      <w:pPr>
        <w:pStyle w:val="TXT1"/>
        <w:rPr>
          <w:lang w:val="ru-RU"/>
        </w:rPr>
      </w:pPr>
    </w:p>
    <w:p w14:paraId="53AB0A9D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63C3182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E827851" w14:textId="77777777" w:rsidR="002F7B08" w:rsidRPr="008B209A" w:rsidRDefault="002F7B08" w:rsidP="002F7B08">
      <w:pPr>
        <w:pStyle w:val="TXT1"/>
        <w:rPr>
          <w:lang w:val="ru-RU"/>
        </w:rPr>
      </w:pPr>
    </w:p>
    <w:p w14:paraId="7E4EA7B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2A844390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5.3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F20B45E" w14:textId="77777777" w:rsidR="002F7B08" w:rsidRPr="008B209A" w:rsidRDefault="002F7B08" w:rsidP="002F7B08">
      <w:pPr>
        <w:pStyle w:val="TXT1"/>
        <w:rPr>
          <w:lang w:val="ru-RU"/>
        </w:rPr>
      </w:pPr>
    </w:p>
    <w:p w14:paraId="14B457D0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5997BFC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C365FF1" w14:textId="77777777" w:rsidR="002F7B08" w:rsidRPr="008B209A" w:rsidRDefault="002F7B08" w:rsidP="002F7B08">
      <w:pPr>
        <w:pStyle w:val="TXT1"/>
        <w:rPr>
          <w:lang w:val="ru-RU"/>
        </w:rPr>
      </w:pPr>
    </w:p>
    <w:p w14:paraId="5D0B81E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1D829312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8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550D675" w14:textId="77777777" w:rsidR="002F7B08" w:rsidRPr="008B209A" w:rsidRDefault="002F7B08" w:rsidP="002F7B08">
      <w:pPr>
        <w:pStyle w:val="TXT1"/>
        <w:rPr>
          <w:lang w:val="ru-RU"/>
        </w:rPr>
      </w:pPr>
    </w:p>
    <w:p w14:paraId="794013D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2A45973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1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AC7D64D" w14:textId="77777777" w:rsidR="002F7B08" w:rsidRPr="008B209A" w:rsidRDefault="002F7B08" w:rsidP="002F7B08">
      <w:pPr>
        <w:pStyle w:val="TXT1"/>
        <w:rPr>
          <w:lang w:val="ru-RU"/>
        </w:rPr>
      </w:pPr>
    </w:p>
    <w:p w14:paraId="6F752B53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D0C09CE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51E13160" w14:textId="77777777" w:rsidR="002F7B08" w:rsidRPr="008B209A" w:rsidRDefault="002F7B08" w:rsidP="002F7B08">
      <w:pPr>
        <w:pStyle w:val="TXT1"/>
        <w:rPr>
          <w:lang w:val="ru-RU"/>
        </w:rPr>
      </w:pPr>
    </w:p>
    <w:p w14:paraId="47300E5C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19A3BB2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jpy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94EEDC7" w14:textId="77777777" w:rsidR="002F7B08" w:rsidRPr="008B209A" w:rsidRDefault="002F7B08" w:rsidP="002F7B08">
      <w:pPr>
        <w:pStyle w:val="TXT1"/>
        <w:rPr>
          <w:lang w:val="ru-RU"/>
        </w:rPr>
      </w:pPr>
    </w:p>
    <w:p w14:paraId="2404D0BF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12.2022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17,)), </w:t>
      </w:r>
      <w:r w:rsidRPr="002F7B08">
        <w:t>Test</w:t>
      </w:r>
      <w:r w:rsidRPr="008B209A">
        <w:rPr>
          <w:lang w:val="ru-RU"/>
        </w:rPr>
        <w:t xml:space="preserve">(10.01.2023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5,)), </w:t>
      </w:r>
    </w:p>
    <w:p w14:paraId="67C906F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7.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61D8BA0" w14:textId="77777777" w:rsidR="002F7B08" w:rsidRPr="008B209A" w:rsidRDefault="002F7B08" w:rsidP="002F7B08">
      <w:pPr>
        <w:pStyle w:val="TXT1"/>
        <w:rPr>
          <w:lang w:val="ru-RU"/>
        </w:rPr>
      </w:pPr>
    </w:p>
    <w:p w14:paraId="568234B1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1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32,)), </w:t>
      </w:r>
      <w:r w:rsidRPr="002F7B08">
        <w:t>Test</w:t>
      </w:r>
      <w:r w:rsidRPr="008B209A">
        <w:rPr>
          <w:lang w:val="ru-RU"/>
        </w:rPr>
        <w:t xml:space="preserve">(01.02.2023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6,)), </w:t>
      </w:r>
    </w:p>
    <w:p w14:paraId="5C2C53A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8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2B91EFFB" w14:textId="77777777" w:rsidR="002F7B08" w:rsidRPr="008B209A" w:rsidRDefault="002F7B08" w:rsidP="002F7B08">
      <w:pPr>
        <w:pStyle w:val="TXT1"/>
        <w:rPr>
          <w:lang w:val="ru-RU"/>
        </w:rPr>
      </w:pPr>
    </w:p>
    <w:p w14:paraId="18B04082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2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48,)), </w:t>
      </w:r>
      <w:r w:rsidRPr="002F7B08">
        <w:t>Test</w:t>
      </w:r>
      <w:r w:rsidRPr="008B209A">
        <w:rPr>
          <w:lang w:val="ru-RU"/>
        </w:rPr>
        <w:t xml:space="preserve">(01.03.2023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1,)), </w:t>
      </w:r>
    </w:p>
    <w:p w14:paraId="3CA78A4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270917A" w14:textId="77777777" w:rsidR="002F7B08" w:rsidRPr="008B209A" w:rsidRDefault="002F7B08" w:rsidP="002F7B08">
      <w:pPr>
        <w:pStyle w:val="TXT1"/>
        <w:rPr>
          <w:lang w:val="ru-RU"/>
        </w:rPr>
      </w:pPr>
    </w:p>
    <w:p w14:paraId="338993F8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3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69,)), </w:t>
      </w:r>
      <w:r w:rsidRPr="002F7B08">
        <w:t>Test</w:t>
      </w:r>
      <w:r w:rsidRPr="008B209A">
        <w:rPr>
          <w:lang w:val="ru-RU"/>
        </w:rPr>
        <w:t xml:space="preserve">(03.04.2023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19,)), </w:t>
      </w:r>
    </w:p>
    <w:p w14:paraId="3FFE4FBD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A45CA72" w14:textId="77777777" w:rsidR="002F7B08" w:rsidRPr="008B209A" w:rsidRDefault="002F7B08" w:rsidP="002F7B08">
      <w:pPr>
        <w:pStyle w:val="TXT1"/>
        <w:rPr>
          <w:lang w:val="ru-RU"/>
        </w:rPr>
      </w:pPr>
    </w:p>
    <w:p w14:paraId="0274478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8.04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888,)), </w:t>
      </w:r>
      <w:r w:rsidRPr="002F7B08">
        <w:t>Test</w:t>
      </w:r>
      <w:r w:rsidRPr="008B209A">
        <w:rPr>
          <w:lang w:val="ru-RU"/>
        </w:rPr>
        <w:t xml:space="preserve">(02.05.2023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41E84D19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07E29021" w14:textId="77777777" w:rsidR="002F7B08" w:rsidRPr="008B209A" w:rsidRDefault="002F7B08" w:rsidP="002F7B08">
      <w:pPr>
        <w:pStyle w:val="TXT1"/>
        <w:rPr>
          <w:lang w:val="ru-RU"/>
        </w:rPr>
      </w:pPr>
    </w:p>
    <w:p w14:paraId="19BFF684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5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08,)), </w:t>
      </w:r>
      <w:r w:rsidRPr="002F7B08">
        <w:t>Test</w:t>
      </w:r>
      <w:r w:rsidRPr="008B209A">
        <w:rPr>
          <w:lang w:val="ru-RU"/>
        </w:rPr>
        <w:t xml:space="preserve">(01.06.2023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7460E617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3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4467ECC7" w14:textId="77777777" w:rsidR="002F7B08" w:rsidRPr="008B209A" w:rsidRDefault="002F7B08" w:rsidP="002F7B08">
      <w:pPr>
        <w:pStyle w:val="TXT1"/>
        <w:rPr>
          <w:lang w:val="ru-RU"/>
        </w:rPr>
      </w:pPr>
    </w:p>
    <w:p w14:paraId="61F361D6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0.06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28,)), </w:t>
      </w:r>
      <w:r w:rsidRPr="002F7B08">
        <w:t>Test</w:t>
      </w:r>
      <w:r w:rsidRPr="008B209A">
        <w:rPr>
          <w:lang w:val="ru-RU"/>
        </w:rPr>
        <w:t xml:space="preserve">(03.07.2023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50FD3CE3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3.4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1E15AAC1" w14:textId="77777777" w:rsidR="002F7B08" w:rsidRPr="008B209A" w:rsidRDefault="002F7B08" w:rsidP="002F7B08">
      <w:pPr>
        <w:pStyle w:val="TXT1"/>
        <w:rPr>
          <w:lang w:val="ru-RU"/>
        </w:rPr>
      </w:pPr>
    </w:p>
    <w:p w14:paraId="4044833B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7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48,)), </w:t>
      </w:r>
      <w:r w:rsidRPr="002F7B08">
        <w:t>Test</w:t>
      </w:r>
      <w:r w:rsidRPr="008B209A">
        <w:rPr>
          <w:lang w:val="ru-RU"/>
        </w:rPr>
        <w:t xml:space="preserve">(01.08.2023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3,)), </w:t>
      </w:r>
    </w:p>
    <w:p w14:paraId="1F6B5576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4.0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73BA6056" w14:textId="77777777" w:rsidR="002F7B08" w:rsidRPr="008B209A" w:rsidRDefault="002F7B08" w:rsidP="002F7B08">
      <w:pPr>
        <w:pStyle w:val="TXT1"/>
        <w:rPr>
          <w:lang w:val="ru-RU"/>
        </w:rPr>
      </w:pPr>
    </w:p>
    <w:p w14:paraId="500EC697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31.08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71,)), </w:t>
      </w:r>
      <w:r w:rsidRPr="002F7B08">
        <w:t>Test</w:t>
      </w:r>
      <w:r w:rsidRPr="008B209A">
        <w:rPr>
          <w:lang w:val="ru-RU"/>
        </w:rPr>
        <w:t xml:space="preserve">(01.09.2023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0,)), </w:t>
      </w:r>
    </w:p>
    <w:p w14:paraId="61E578BA" w14:textId="77777777" w:rsidR="002F7B08" w:rsidRPr="008B209A" w:rsidRDefault="002F7B08" w:rsidP="002F7B08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2F7B08">
        <w:t>usd</w:t>
      </w:r>
      <w:proofErr w:type="spellEnd"/>
      <w:r w:rsidRPr="008B209A">
        <w:rPr>
          <w:lang w:val="ru-RU"/>
        </w:rPr>
        <w:t>_</w:t>
      </w:r>
      <w:r w:rsidRPr="002F7B08">
        <w:t>rub</w:t>
      </w:r>
    </w:p>
    <w:p w14:paraId="3B556AA9" w14:textId="77777777" w:rsidR="002F7B08" w:rsidRPr="008B209A" w:rsidRDefault="002F7B08" w:rsidP="002F7B08">
      <w:pPr>
        <w:pStyle w:val="TXT1"/>
        <w:rPr>
          <w:lang w:val="ru-RU"/>
        </w:rPr>
      </w:pPr>
    </w:p>
    <w:p w14:paraId="56E9AF3C" w14:textId="77777777" w:rsidR="002F7B08" w:rsidRPr="008B209A" w:rsidRDefault="002F7B08" w:rsidP="002F7B08">
      <w:pPr>
        <w:pStyle w:val="TXT1"/>
        <w:rPr>
          <w:lang w:val="ru-RU"/>
        </w:rPr>
      </w:pPr>
      <w:proofErr w:type="gramStart"/>
      <w:r w:rsidRPr="002F7B08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09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3991,)), </w:t>
      </w:r>
      <w:r w:rsidRPr="002F7B08">
        <w:t>Test</w:t>
      </w:r>
      <w:r w:rsidRPr="008B209A">
        <w:rPr>
          <w:lang w:val="ru-RU"/>
        </w:rPr>
        <w:t xml:space="preserve">(02.10.2023-31.10.2023, </w:t>
      </w:r>
      <w:r w:rsidRPr="002F7B08">
        <w:t>X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 14), </w:t>
      </w:r>
      <w:r w:rsidRPr="002F7B08">
        <w:t>y</w:t>
      </w:r>
      <w:r w:rsidRPr="008B209A">
        <w:rPr>
          <w:lang w:val="ru-RU"/>
        </w:rPr>
        <w:t>.</w:t>
      </w:r>
      <w:r w:rsidRPr="002F7B08">
        <w:t>shape</w:t>
      </w:r>
      <w:r w:rsidRPr="008B209A">
        <w:rPr>
          <w:lang w:val="ru-RU"/>
        </w:rPr>
        <w:t xml:space="preserve">(22,)), </w:t>
      </w:r>
    </w:p>
    <w:p w14:paraId="5DF46278" w14:textId="77777777" w:rsidR="002F7B08" w:rsidRPr="002F7B08" w:rsidRDefault="002F7B08" w:rsidP="002F7B08">
      <w:pPr>
        <w:pStyle w:val="TXT1"/>
      </w:pPr>
      <w:proofErr w:type="spellStart"/>
      <w:r w:rsidRPr="002F7B08">
        <w:t>Ошибка</w:t>
      </w:r>
      <w:proofErr w:type="spellEnd"/>
      <w:r w:rsidRPr="002F7B08">
        <w:t xml:space="preserve">: 1.08 </w:t>
      </w:r>
      <w:proofErr w:type="gramStart"/>
      <w:r w:rsidRPr="002F7B08">
        <w:t xml:space="preserve">%,  </w:t>
      </w:r>
      <w:proofErr w:type="spellStart"/>
      <w:r w:rsidRPr="002F7B08">
        <w:t>Валюта</w:t>
      </w:r>
      <w:proofErr w:type="spellEnd"/>
      <w:proofErr w:type="gramEnd"/>
      <w:r w:rsidRPr="002F7B08">
        <w:t xml:space="preserve">: </w:t>
      </w:r>
      <w:proofErr w:type="spellStart"/>
      <w:r w:rsidRPr="002F7B08">
        <w:t>usd_rub</w:t>
      </w:r>
      <w:proofErr w:type="spellEnd"/>
    </w:p>
    <w:p w14:paraId="03726EFD" w14:textId="77777777" w:rsidR="002F7B08" w:rsidRPr="002F7B08" w:rsidRDefault="002F7B08" w:rsidP="002F7B08">
      <w:pPr>
        <w:pStyle w:val="TXT1"/>
      </w:pPr>
    </w:p>
    <w:p w14:paraId="581887C5" w14:textId="77777777" w:rsidR="002F7B08" w:rsidRPr="002F7B08" w:rsidRDefault="002F7B08" w:rsidP="002F7B08">
      <w:pPr>
        <w:pStyle w:val="TXT1"/>
      </w:pPr>
      <w:r w:rsidRPr="002F7B08">
        <w:t>CPU times: total: 35min 8s</w:t>
      </w:r>
    </w:p>
    <w:p w14:paraId="7AA02F5F" w14:textId="401D82AF" w:rsidR="002F7B08" w:rsidRPr="002F7B08" w:rsidRDefault="002F7B08" w:rsidP="002F7B08">
      <w:pPr>
        <w:pStyle w:val="TXT1"/>
      </w:pPr>
      <w:r w:rsidRPr="002F7B08">
        <w:t>Wall time: 50min 43s</w:t>
      </w:r>
    </w:p>
    <w:p w14:paraId="7E3A4F96" w14:textId="0923B92A" w:rsidR="002F7B08" w:rsidRPr="007B244F" w:rsidRDefault="0059667B" w:rsidP="0059667B">
      <w:pPr>
        <w:pStyle w:val="2"/>
      </w:pPr>
      <w:bookmarkStart w:id="73" w:name="_Toc172787055"/>
      <w:r w:rsidRPr="0059667B">
        <w:t xml:space="preserve">С </w:t>
      </w:r>
      <w:proofErr w:type="spellStart"/>
      <w:r w:rsidRPr="0059667B">
        <w:t>шагом</w:t>
      </w:r>
      <w:proofErr w:type="spellEnd"/>
      <w:r w:rsidRPr="0059667B">
        <w:t xml:space="preserve"> в </w:t>
      </w:r>
      <w:proofErr w:type="spellStart"/>
      <w:r w:rsidRPr="0059667B">
        <w:t>неделю</w:t>
      </w:r>
      <w:bookmarkEnd w:id="73"/>
      <w:proofErr w:type="spellEnd"/>
    </w:p>
    <w:p w14:paraId="19F8A666" w14:textId="7BE8B3CB" w:rsidR="007B244F" w:rsidRDefault="00CC65B5" w:rsidP="007B244F">
      <w:r>
        <w:t xml:space="preserve">Запустим кросс-валидацию данных </w:t>
      </w:r>
      <w:proofErr w:type="spellStart"/>
      <w:r w:rsidRPr="00391FB2">
        <w:rPr>
          <w:rStyle w:val="bash0"/>
        </w:rPr>
        <w:t>data_loaded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с применением модели </w:t>
      </w:r>
      <w:proofErr w:type="spellStart"/>
      <w:r w:rsidRPr="00391FB2">
        <w:rPr>
          <w:rStyle w:val="bash0"/>
        </w:rPr>
        <w:t>rf_model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начиная с </w:t>
      </w:r>
      <w:r w:rsidRPr="00391FB2">
        <w:rPr>
          <w:rStyle w:val="bash0"/>
        </w:rPr>
        <w:t>20</w:t>
      </w:r>
      <w:r>
        <w:rPr>
          <w:rStyle w:val="bash0"/>
        </w:rPr>
        <w:t>24</w:t>
      </w:r>
      <w:r w:rsidRPr="00391FB2">
        <w:rPr>
          <w:rStyle w:val="bash0"/>
        </w:rPr>
        <w:t xml:space="preserve"> года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>
        <w:rPr>
          <w:rFonts w:eastAsia="Times New Roman" w:cs="Times New Roman"/>
          <w:color w:val="000000"/>
          <w:kern w:val="0"/>
          <w:szCs w:val="21"/>
          <w14:ligatures w14:val="none"/>
        </w:rPr>
        <w:t>генерить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тестовую и тренировочные выборки  будем </w:t>
      </w:r>
      <w:r w:rsidRPr="00391FB2">
        <w:rPr>
          <w:rStyle w:val="bash0"/>
        </w:rPr>
        <w:t>10 раз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 шагом тестовой выборки </w:t>
      </w:r>
      <w:r w:rsidRPr="00391FB2">
        <w:rPr>
          <w:rStyle w:val="bash0"/>
        </w:rPr>
        <w:t xml:space="preserve">1 </w:t>
      </w:r>
      <w:r>
        <w:rPr>
          <w:rStyle w:val="bash0"/>
        </w:rPr>
        <w:t>неделя</w:t>
      </w:r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по каждой валюте отдельно из  списка валют </w:t>
      </w:r>
      <w:proofErr w:type="spellStart"/>
      <w:r w:rsidRPr="00391FB2">
        <w:rPr>
          <w:rStyle w:val="bash0"/>
        </w:rPr>
        <w:t>currency_list</w:t>
      </w:r>
      <w:proofErr w:type="spellEnd"/>
      <w:r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сохранять результаты кросс-валидации будем в дата фрейм </w:t>
      </w:r>
      <w:proofErr w:type="spellStart"/>
      <w:r w:rsidRPr="00391FB2">
        <w:rPr>
          <w:rStyle w:val="bash0"/>
        </w:rPr>
        <w:t>cv_info</w:t>
      </w:r>
      <w:proofErr w:type="spellEnd"/>
      <w:r w:rsidR="007B244F" w:rsidRPr="007B244F">
        <w:t>.</w:t>
      </w:r>
    </w:p>
    <w:p w14:paraId="6F51B68B" w14:textId="4E4E15F3" w:rsidR="00E15F46" w:rsidRPr="00E15F46" w:rsidRDefault="00E15F46" w:rsidP="00E15F46">
      <w:pPr>
        <w:pStyle w:val="Title"/>
        <w:rPr>
          <w:lang w:val="ru-RU"/>
        </w:rPr>
      </w:pPr>
      <w:r w:rsidRPr="00E15F46">
        <w:rPr>
          <w:lang w:val="ru-RU"/>
        </w:rPr>
        <w:t xml:space="preserve">ячейка </w:t>
      </w:r>
      <w:r>
        <w:t>Jupiter</w:t>
      </w:r>
      <w:r w:rsidRPr="00E15F46">
        <w:rPr>
          <w:lang w:val="ru-RU"/>
        </w:rPr>
        <w:t xml:space="preserve"> </w:t>
      </w:r>
      <w:r>
        <w:t>Notebook</w:t>
      </w:r>
    </w:p>
    <w:p w14:paraId="2D77FC8B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%%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time</w:t>
      </w:r>
    </w:p>
    <w:p w14:paraId="6F201F82" w14:textId="77777777" w:rsidR="00E15F46" w:rsidRPr="00CA11FD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Будем кросс-</w:t>
      </w:r>
      <w:proofErr w:type="spellStart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валидировать</w:t>
      </w:r>
      <w:proofErr w:type="spellEnd"/>
      <w:r w:rsidRPr="00CA11FD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10 раз по недели</w:t>
      </w:r>
    </w:p>
    <w:p w14:paraId="3E65B537" w14:textId="77777777" w:rsidR="00E15F46" w:rsidRPr="003A06CC" w:rsidRDefault="00E15F46" w:rsidP="00E15F4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ross_validation_time_</w:t>
      </w:r>
      <w:proofErr w:type="gram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series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proofErr w:type="gram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rf_model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data_loaded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2024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18"/>
          <w14:ligatures w14:val="none"/>
        </w:rPr>
        <w:t>'Week'</w:t>
      </w:r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cv_info</w:t>
      </w:r>
      <w:proofErr w:type="spellEnd"/>
      <w:r w:rsidRPr="00E15F46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BE81274" w14:textId="54A73B00" w:rsidR="007B244F" w:rsidRPr="007B244F" w:rsidRDefault="00214991" w:rsidP="007B244F">
      <w:r>
        <w:t xml:space="preserve">В процессе кросс-валидации выводиться информация для </w:t>
      </w:r>
      <w:proofErr w:type="spellStart"/>
      <w:r w:rsidRPr="006F1188">
        <w:rPr>
          <w:rStyle w:val="bash0"/>
        </w:rPr>
        <w:t>Train</w:t>
      </w:r>
      <w:proofErr w:type="spellEnd"/>
      <w:r>
        <w:t xml:space="preserve"> и </w:t>
      </w:r>
      <w:r w:rsidRPr="006F1188">
        <w:rPr>
          <w:rStyle w:val="bash0"/>
        </w:rPr>
        <w:t>Test</w:t>
      </w:r>
      <w:r>
        <w:t xml:space="preserve"> - диапазон дат выборки, размерность фичей и </w:t>
      </w:r>
      <w:proofErr w:type="spellStart"/>
      <w:r>
        <w:t>таргетов</w:t>
      </w:r>
      <w:proofErr w:type="spellEnd"/>
      <w:r>
        <w:t xml:space="preserve">, ошибка предсказания рассчитывается по метрике </w:t>
      </w:r>
      <w:proofErr w:type="spellStart"/>
      <w:r w:rsidRPr="006F1188">
        <w:rPr>
          <w:rStyle w:val="bash0"/>
        </w:rPr>
        <w:t>map</w:t>
      </w:r>
      <w:r>
        <w:rPr>
          <w:rStyle w:val="bash0"/>
        </w:rPr>
        <w:t>е</w:t>
      </w:r>
      <w:proofErr w:type="spellEnd"/>
      <w:r w:rsidRPr="006F1188">
        <w:t xml:space="preserve"> </w:t>
      </w:r>
      <w:r>
        <w:t xml:space="preserve">описанной в пункте </w:t>
      </w:r>
      <w:r>
        <w:fldChar w:fldCharType="begin"/>
      </w:r>
      <w:r>
        <w:instrText xml:space="preserve"> REF _Ref172622482 \r \h </w:instrText>
      </w:r>
      <w:r>
        <w:fldChar w:fldCharType="separate"/>
      </w:r>
      <w:r>
        <w:t>2.11</w:t>
      </w:r>
      <w:r>
        <w:fldChar w:fldCharType="end"/>
      </w:r>
      <w:r w:rsidRPr="006F1188">
        <w:t xml:space="preserve">, </w:t>
      </w:r>
      <w:r>
        <w:t>так же выводиться наименование курса валюты</w:t>
      </w:r>
      <w:r w:rsidR="007B244F">
        <w:t>.</w:t>
      </w:r>
    </w:p>
    <w:p w14:paraId="627B3016" w14:textId="2AF0AD96" w:rsidR="00E15F46" w:rsidRPr="00E15F46" w:rsidRDefault="00E15F46" w:rsidP="00E15F46">
      <w:pPr>
        <w:pStyle w:val="Title1"/>
        <w:rPr>
          <w:lang w:val="ru-RU"/>
        </w:rPr>
      </w:pPr>
      <w:r w:rsidRPr="003A06CC">
        <w:rPr>
          <w:lang w:val="ru-RU"/>
        </w:rPr>
        <w:t>результат выполнения</w:t>
      </w:r>
    </w:p>
    <w:p w14:paraId="0E579A7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1CE9B7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6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7E2F9100" w14:textId="77777777" w:rsidR="0059667B" w:rsidRPr="008B209A" w:rsidRDefault="0059667B" w:rsidP="0059667B">
      <w:pPr>
        <w:pStyle w:val="TXT1"/>
        <w:rPr>
          <w:lang w:val="ru-RU"/>
        </w:rPr>
      </w:pPr>
    </w:p>
    <w:p w14:paraId="01DAAC9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D1C76A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8017F74" w14:textId="77777777" w:rsidR="0059667B" w:rsidRPr="008B209A" w:rsidRDefault="0059667B" w:rsidP="0059667B">
      <w:pPr>
        <w:pStyle w:val="TXT1"/>
        <w:rPr>
          <w:lang w:val="ru-RU"/>
        </w:rPr>
      </w:pPr>
    </w:p>
    <w:p w14:paraId="3C833CE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1C3AFB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3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B383AB3" w14:textId="77777777" w:rsidR="0059667B" w:rsidRPr="008B209A" w:rsidRDefault="0059667B" w:rsidP="0059667B">
      <w:pPr>
        <w:pStyle w:val="TXT1"/>
        <w:rPr>
          <w:lang w:val="ru-RU"/>
        </w:rPr>
      </w:pPr>
    </w:p>
    <w:p w14:paraId="5730A23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FCD0DB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78944CF1" w14:textId="77777777" w:rsidR="0059667B" w:rsidRPr="008B209A" w:rsidRDefault="0059667B" w:rsidP="0059667B">
      <w:pPr>
        <w:pStyle w:val="TXT1"/>
        <w:rPr>
          <w:lang w:val="ru-RU"/>
        </w:rPr>
      </w:pPr>
    </w:p>
    <w:p w14:paraId="6C58B88D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2ACF4E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03D241A" w14:textId="77777777" w:rsidR="0059667B" w:rsidRPr="008B209A" w:rsidRDefault="0059667B" w:rsidP="0059667B">
      <w:pPr>
        <w:pStyle w:val="TXT1"/>
        <w:rPr>
          <w:lang w:val="ru-RU"/>
        </w:rPr>
      </w:pPr>
    </w:p>
    <w:p w14:paraId="249EEAE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FA5E07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1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9A0A1C0" w14:textId="77777777" w:rsidR="0059667B" w:rsidRPr="008B209A" w:rsidRDefault="0059667B" w:rsidP="0059667B">
      <w:pPr>
        <w:pStyle w:val="TXT1"/>
        <w:rPr>
          <w:lang w:val="ru-RU"/>
        </w:rPr>
      </w:pPr>
    </w:p>
    <w:p w14:paraId="426A13E6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A8A2D8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2017F1E" w14:textId="77777777" w:rsidR="0059667B" w:rsidRPr="008B209A" w:rsidRDefault="0059667B" w:rsidP="0059667B">
      <w:pPr>
        <w:pStyle w:val="TXT1"/>
        <w:rPr>
          <w:lang w:val="ru-RU"/>
        </w:rPr>
      </w:pPr>
    </w:p>
    <w:p w14:paraId="2E766B1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0FF7B00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C29698B" w14:textId="77777777" w:rsidR="0059667B" w:rsidRPr="008B209A" w:rsidRDefault="0059667B" w:rsidP="0059667B">
      <w:pPr>
        <w:pStyle w:val="TXT1"/>
        <w:rPr>
          <w:lang w:val="ru-RU"/>
        </w:rPr>
      </w:pPr>
    </w:p>
    <w:p w14:paraId="4BC2C147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097D9B1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2B349C0" w14:textId="77777777" w:rsidR="0059667B" w:rsidRPr="008B209A" w:rsidRDefault="0059667B" w:rsidP="0059667B">
      <w:pPr>
        <w:pStyle w:val="TXT1"/>
        <w:rPr>
          <w:lang w:val="ru-RU"/>
        </w:rPr>
      </w:pPr>
    </w:p>
    <w:p w14:paraId="23210B6A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45BFB1F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hf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61BC72B" w14:textId="77777777" w:rsidR="0059667B" w:rsidRPr="008B209A" w:rsidRDefault="0059667B" w:rsidP="0059667B">
      <w:pPr>
        <w:pStyle w:val="TXT1"/>
        <w:rPr>
          <w:lang w:val="ru-RU"/>
        </w:rPr>
      </w:pPr>
    </w:p>
    <w:p w14:paraId="52B4A66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76142FD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953E83B" w14:textId="77777777" w:rsidR="0059667B" w:rsidRPr="008B209A" w:rsidRDefault="0059667B" w:rsidP="0059667B">
      <w:pPr>
        <w:pStyle w:val="TXT1"/>
        <w:rPr>
          <w:lang w:val="ru-RU"/>
        </w:rPr>
      </w:pPr>
    </w:p>
    <w:p w14:paraId="5301173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BE5905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0E06719" w14:textId="77777777" w:rsidR="0059667B" w:rsidRPr="008B209A" w:rsidRDefault="0059667B" w:rsidP="0059667B">
      <w:pPr>
        <w:pStyle w:val="TXT1"/>
        <w:rPr>
          <w:lang w:val="ru-RU"/>
        </w:rPr>
      </w:pPr>
    </w:p>
    <w:p w14:paraId="1BE01B27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7F7E5E5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7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DF51747" w14:textId="77777777" w:rsidR="0059667B" w:rsidRPr="008B209A" w:rsidRDefault="0059667B" w:rsidP="0059667B">
      <w:pPr>
        <w:pStyle w:val="TXT1"/>
        <w:rPr>
          <w:lang w:val="ru-RU"/>
        </w:rPr>
      </w:pPr>
    </w:p>
    <w:p w14:paraId="2E8ACE2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1E1322A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F245560" w14:textId="77777777" w:rsidR="0059667B" w:rsidRPr="008B209A" w:rsidRDefault="0059667B" w:rsidP="0059667B">
      <w:pPr>
        <w:pStyle w:val="TXT1"/>
        <w:rPr>
          <w:lang w:val="ru-RU"/>
        </w:rPr>
      </w:pPr>
    </w:p>
    <w:p w14:paraId="0FEC2A6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222914B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32CE415" w14:textId="77777777" w:rsidR="0059667B" w:rsidRPr="008B209A" w:rsidRDefault="0059667B" w:rsidP="0059667B">
      <w:pPr>
        <w:pStyle w:val="TXT1"/>
        <w:rPr>
          <w:lang w:val="ru-RU"/>
        </w:rPr>
      </w:pPr>
    </w:p>
    <w:p w14:paraId="5C36BA97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A11F3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5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236DA64" w14:textId="77777777" w:rsidR="0059667B" w:rsidRPr="008B209A" w:rsidRDefault="0059667B" w:rsidP="0059667B">
      <w:pPr>
        <w:pStyle w:val="TXT1"/>
        <w:rPr>
          <w:lang w:val="ru-RU"/>
        </w:rPr>
      </w:pPr>
    </w:p>
    <w:p w14:paraId="1D6519A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4A94ED2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E5B1629" w14:textId="77777777" w:rsidR="0059667B" w:rsidRPr="008B209A" w:rsidRDefault="0059667B" w:rsidP="0059667B">
      <w:pPr>
        <w:pStyle w:val="TXT1"/>
        <w:rPr>
          <w:lang w:val="ru-RU"/>
        </w:rPr>
      </w:pPr>
    </w:p>
    <w:p w14:paraId="176DFBB0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15D4BC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330FE04" w14:textId="77777777" w:rsidR="0059667B" w:rsidRPr="008B209A" w:rsidRDefault="0059667B" w:rsidP="0059667B">
      <w:pPr>
        <w:pStyle w:val="TXT1"/>
        <w:rPr>
          <w:lang w:val="ru-RU"/>
        </w:rPr>
      </w:pPr>
    </w:p>
    <w:p w14:paraId="298DA88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8660E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03FC040" w14:textId="77777777" w:rsidR="0059667B" w:rsidRPr="008B209A" w:rsidRDefault="0059667B" w:rsidP="0059667B">
      <w:pPr>
        <w:pStyle w:val="TXT1"/>
        <w:rPr>
          <w:lang w:val="ru-RU"/>
        </w:rPr>
      </w:pPr>
    </w:p>
    <w:p w14:paraId="38BF44A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CB94F4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cn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C230866" w14:textId="77777777" w:rsidR="0059667B" w:rsidRPr="008B209A" w:rsidRDefault="0059667B" w:rsidP="0059667B">
      <w:pPr>
        <w:pStyle w:val="TXT1"/>
        <w:rPr>
          <w:lang w:val="ru-RU"/>
        </w:rPr>
      </w:pPr>
    </w:p>
    <w:p w14:paraId="3705EDF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798736C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34D81E1" w14:textId="77777777" w:rsidR="0059667B" w:rsidRPr="008B209A" w:rsidRDefault="0059667B" w:rsidP="0059667B">
      <w:pPr>
        <w:pStyle w:val="TXT1"/>
        <w:rPr>
          <w:lang w:val="ru-RU"/>
        </w:rPr>
      </w:pPr>
    </w:p>
    <w:p w14:paraId="5F7C6BE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43437A1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EAFBF04" w14:textId="77777777" w:rsidR="0059667B" w:rsidRPr="008B209A" w:rsidRDefault="0059667B" w:rsidP="0059667B">
      <w:pPr>
        <w:pStyle w:val="TXT1"/>
        <w:rPr>
          <w:lang w:val="ru-RU"/>
        </w:rPr>
      </w:pPr>
    </w:p>
    <w:p w14:paraId="073FBD32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3349D83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2F99B64" w14:textId="77777777" w:rsidR="0059667B" w:rsidRPr="008B209A" w:rsidRDefault="0059667B" w:rsidP="0059667B">
      <w:pPr>
        <w:pStyle w:val="TXT1"/>
        <w:rPr>
          <w:lang w:val="ru-RU"/>
        </w:rPr>
      </w:pPr>
    </w:p>
    <w:p w14:paraId="2CCB0F2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05109A5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8FCDEC7" w14:textId="77777777" w:rsidR="0059667B" w:rsidRPr="008B209A" w:rsidRDefault="0059667B" w:rsidP="0059667B">
      <w:pPr>
        <w:pStyle w:val="TXT1"/>
        <w:rPr>
          <w:lang w:val="ru-RU"/>
        </w:rPr>
      </w:pPr>
    </w:p>
    <w:p w14:paraId="47FB71D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144A9D5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D821B53" w14:textId="77777777" w:rsidR="0059667B" w:rsidRPr="008B209A" w:rsidRDefault="0059667B" w:rsidP="0059667B">
      <w:pPr>
        <w:pStyle w:val="TXT1"/>
        <w:rPr>
          <w:lang w:val="ru-RU"/>
        </w:rPr>
      </w:pPr>
    </w:p>
    <w:p w14:paraId="535EEC0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B91E78A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76C83E8" w14:textId="77777777" w:rsidR="0059667B" w:rsidRPr="008B209A" w:rsidRDefault="0059667B" w:rsidP="0059667B">
      <w:pPr>
        <w:pStyle w:val="TXT1"/>
        <w:rPr>
          <w:lang w:val="ru-RU"/>
        </w:rPr>
      </w:pPr>
    </w:p>
    <w:p w14:paraId="090D2EF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9D0028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BFE3A2F" w14:textId="77777777" w:rsidR="0059667B" w:rsidRPr="008B209A" w:rsidRDefault="0059667B" w:rsidP="0059667B">
      <w:pPr>
        <w:pStyle w:val="TXT1"/>
        <w:rPr>
          <w:lang w:val="ru-RU"/>
        </w:rPr>
      </w:pPr>
    </w:p>
    <w:p w14:paraId="030ACC9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05729C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AE97861" w14:textId="77777777" w:rsidR="0059667B" w:rsidRPr="008B209A" w:rsidRDefault="0059667B" w:rsidP="0059667B">
      <w:pPr>
        <w:pStyle w:val="TXT1"/>
        <w:rPr>
          <w:lang w:val="ru-RU"/>
        </w:rPr>
      </w:pPr>
    </w:p>
    <w:p w14:paraId="29BBF29D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A572E8E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6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DA1B5EE" w14:textId="77777777" w:rsidR="0059667B" w:rsidRPr="008B209A" w:rsidRDefault="0059667B" w:rsidP="0059667B">
      <w:pPr>
        <w:pStyle w:val="TXT1"/>
        <w:rPr>
          <w:lang w:val="ru-RU"/>
        </w:rPr>
      </w:pPr>
    </w:p>
    <w:p w14:paraId="6FCD5C1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3452456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eur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33D6E0A" w14:textId="77777777" w:rsidR="0059667B" w:rsidRPr="008B209A" w:rsidRDefault="0059667B" w:rsidP="0059667B">
      <w:pPr>
        <w:pStyle w:val="TXT1"/>
        <w:rPr>
          <w:lang w:val="ru-RU"/>
        </w:rPr>
      </w:pPr>
    </w:p>
    <w:p w14:paraId="76B3458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67E57D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7FC447F" w14:textId="77777777" w:rsidR="0059667B" w:rsidRPr="008B209A" w:rsidRDefault="0059667B" w:rsidP="0059667B">
      <w:pPr>
        <w:pStyle w:val="TXT1"/>
        <w:rPr>
          <w:lang w:val="ru-RU"/>
        </w:rPr>
      </w:pPr>
    </w:p>
    <w:p w14:paraId="33DC85D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E08654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322F1AC" w14:textId="77777777" w:rsidR="0059667B" w:rsidRPr="008B209A" w:rsidRDefault="0059667B" w:rsidP="0059667B">
      <w:pPr>
        <w:pStyle w:val="TXT1"/>
        <w:rPr>
          <w:lang w:val="ru-RU"/>
        </w:rPr>
      </w:pPr>
    </w:p>
    <w:p w14:paraId="3E9E1DE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52ED757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7AC03490" w14:textId="77777777" w:rsidR="0059667B" w:rsidRPr="008B209A" w:rsidRDefault="0059667B" w:rsidP="0059667B">
      <w:pPr>
        <w:pStyle w:val="TXT1"/>
        <w:rPr>
          <w:lang w:val="ru-RU"/>
        </w:rPr>
      </w:pPr>
    </w:p>
    <w:p w14:paraId="3AAD6C7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A26669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0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E3AC7DD" w14:textId="77777777" w:rsidR="0059667B" w:rsidRPr="008B209A" w:rsidRDefault="0059667B" w:rsidP="0059667B">
      <w:pPr>
        <w:pStyle w:val="TXT1"/>
        <w:rPr>
          <w:lang w:val="ru-RU"/>
        </w:rPr>
      </w:pPr>
    </w:p>
    <w:p w14:paraId="50121950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161FC75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8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71F1203" w14:textId="77777777" w:rsidR="0059667B" w:rsidRPr="008B209A" w:rsidRDefault="0059667B" w:rsidP="0059667B">
      <w:pPr>
        <w:pStyle w:val="TXT1"/>
        <w:rPr>
          <w:lang w:val="ru-RU"/>
        </w:rPr>
      </w:pPr>
    </w:p>
    <w:p w14:paraId="4E02BA1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9A98BE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869C3D6" w14:textId="77777777" w:rsidR="0059667B" w:rsidRPr="008B209A" w:rsidRDefault="0059667B" w:rsidP="0059667B">
      <w:pPr>
        <w:pStyle w:val="TXT1"/>
        <w:rPr>
          <w:lang w:val="ru-RU"/>
        </w:rPr>
      </w:pPr>
    </w:p>
    <w:p w14:paraId="6C8AC02E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1FBA3F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DCD1883" w14:textId="77777777" w:rsidR="0059667B" w:rsidRPr="008B209A" w:rsidRDefault="0059667B" w:rsidP="0059667B">
      <w:pPr>
        <w:pStyle w:val="TXT1"/>
        <w:rPr>
          <w:lang w:val="ru-RU"/>
        </w:rPr>
      </w:pPr>
    </w:p>
    <w:p w14:paraId="503229C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2F79055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0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0CDC858" w14:textId="77777777" w:rsidR="0059667B" w:rsidRPr="008B209A" w:rsidRDefault="0059667B" w:rsidP="0059667B">
      <w:pPr>
        <w:pStyle w:val="TXT1"/>
        <w:rPr>
          <w:lang w:val="ru-RU"/>
        </w:rPr>
      </w:pPr>
    </w:p>
    <w:p w14:paraId="018BC29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9B506E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7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>
        <w:t>gbp</w:t>
      </w:r>
      <w:proofErr w:type="spellEnd"/>
      <w:r w:rsidRPr="008B209A">
        <w:rPr>
          <w:lang w:val="ru-RU"/>
        </w:rPr>
        <w:t>_</w:t>
      </w:r>
      <w:r>
        <w:t>rub</w:t>
      </w:r>
    </w:p>
    <w:p w14:paraId="60D6A2E9" w14:textId="77777777" w:rsidR="0059667B" w:rsidRPr="008B209A" w:rsidRDefault="0059667B" w:rsidP="0059667B">
      <w:pPr>
        <w:pStyle w:val="TXT1"/>
        <w:rPr>
          <w:lang w:val="ru-RU"/>
        </w:rPr>
      </w:pPr>
    </w:p>
    <w:p w14:paraId="2534A587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6FBF008F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gbp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D8569F5" w14:textId="77777777" w:rsidR="0059667B" w:rsidRPr="008B209A" w:rsidRDefault="0059667B" w:rsidP="0059667B">
      <w:pPr>
        <w:pStyle w:val="TXT1"/>
        <w:rPr>
          <w:lang w:val="ru-RU"/>
        </w:rPr>
      </w:pPr>
    </w:p>
    <w:p w14:paraId="523EA728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489F8A7D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B90B8E6" w14:textId="77777777" w:rsidR="0059667B" w:rsidRPr="008B209A" w:rsidRDefault="0059667B" w:rsidP="0059667B">
      <w:pPr>
        <w:pStyle w:val="TXT1"/>
        <w:rPr>
          <w:lang w:val="ru-RU"/>
        </w:rPr>
      </w:pPr>
    </w:p>
    <w:p w14:paraId="6A122113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48BC7B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179B450" w14:textId="77777777" w:rsidR="0059667B" w:rsidRPr="008B209A" w:rsidRDefault="0059667B" w:rsidP="0059667B">
      <w:pPr>
        <w:pStyle w:val="TXT1"/>
        <w:rPr>
          <w:lang w:val="ru-RU"/>
        </w:rPr>
      </w:pPr>
    </w:p>
    <w:p w14:paraId="05072C12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7F325B3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9E170E5" w14:textId="77777777" w:rsidR="0059667B" w:rsidRPr="008B209A" w:rsidRDefault="0059667B" w:rsidP="0059667B">
      <w:pPr>
        <w:pStyle w:val="TXT1"/>
        <w:rPr>
          <w:lang w:val="ru-RU"/>
        </w:rPr>
      </w:pPr>
    </w:p>
    <w:p w14:paraId="68B4D20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7BEAA318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737FCB46" w14:textId="77777777" w:rsidR="0059667B" w:rsidRPr="008B209A" w:rsidRDefault="0059667B" w:rsidP="0059667B">
      <w:pPr>
        <w:pStyle w:val="TXT1"/>
        <w:rPr>
          <w:lang w:val="ru-RU"/>
        </w:rPr>
      </w:pPr>
    </w:p>
    <w:p w14:paraId="08A62A8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9B943E5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36E8867" w14:textId="77777777" w:rsidR="0059667B" w:rsidRPr="008B209A" w:rsidRDefault="0059667B" w:rsidP="0059667B">
      <w:pPr>
        <w:pStyle w:val="TXT1"/>
        <w:rPr>
          <w:lang w:val="ru-RU"/>
        </w:rPr>
      </w:pPr>
    </w:p>
    <w:p w14:paraId="42739396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66F1B5DC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1DAA6FD" w14:textId="77777777" w:rsidR="0059667B" w:rsidRPr="008B209A" w:rsidRDefault="0059667B" w:rsidP="0059667B">
      <w:pPr>
        <w:pStyle w:val="TXT1"/>
        <w:rPr>
          <w:lang w:val="ru-RU"/>
        </w:rPr>
      </w:pPr>
    </w:p>
    <w:p w14:paraId="1C45319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258C6D7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13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7500829" w14:textId="77777777" w:rsidR="0059667B" w:rsidRPr="008B209A" w:rsidRDefault="0059667B" w:rsidP="0059667B">
      <w:pPr>
        <w:pStyle w:val="TXT1"/>
        <w:rPr>
          <w:lang w:val="ru-RU"/>
        </w:rPr>
      </w:pPr>
    </w:p>
    <w:p w14:paraId="7455BA86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17E19846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9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49B76FE" w14:textId="77777777" w:rsidR="0059667B" w:rsidRPr="008B209A" w:rsidRDefault="0059667B" w:rsidP="0059667B">
      <w:pPr>
        <w:pStyle w:val="TXT1"/>
        <w:rPr>
          <w:lang w:val="ru-RU"/>
        </w:rPr>
      </w:pPr>
    </w:p>
    <w:p w14:paraId="1B30C5A4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91AF67A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34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5A6E6E40" w14:textId="77777777" w:rsidR="0059667B" w:rsidRPr="008B209A" w:rsidRDefault="0059667B" w:rsidP="0059667B">
      <w:pPr>
        <w:pStyle w:val="TXT1"/>
        <w:rPr>
          <w:lang w:val="ru-RU"/>
        </w:rPr>
      </w:pPr>
    </w:p>
    <w:p w14:paraId="5988757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lastRenderedPageBreak/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630F963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8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jpy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801E3F0" w14:textId="77777777" w:rsidR="0059667B" w:rsidRPr="008B209A" w:rsidRDefault="0059667B" w:rsidP="0059667B">
      <w:pPr>
        <w:pStyle w:val="TXT1"/>
        <w:rPr>
          <w:lang w:val="ru-RU"/>
        </w:rPr>
      </w:pPr>
    </w:p>
    <w:p w14:paraId="2B925DFB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9.12.2023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4,)), </w:t>
      </w:r>
      <w:r w:rsidRPr="0059667B">
        <w:t>Test</w:t>
      </w:r>
      <w:r w:rsidRPr="008B209A">
        <w:rPr>
          <w:lang w:val="ru-RU"/>
        </w:rPr>
        <w:t xml:space="preserve">(03.01.2024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292C405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2.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1AC7756" w14:textId="77777777" w:rsidR="0059667B" w:rsidRPr="008B209A" w:rsidRDefault="0059667B" w:rsidP="0059667B">
      <w:pPr>
        <w:pStyle w:val="TXT1"/>
        <w:rPr>
          <w:lang w:val="ru-RU"/>
        </w:rPr>
      </w:pPr>
    </w:p>
    <w:p w14:paraId="706AE72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5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57,)), </w:t>
      </w:r>
      <w:r w:rsidRPr="0059667B">
        <w:t>Test</w:t>
      </w:r>
      <w:r w:rsidRPr="008B209A">
        <w:rPr>
          <w:lang w:val="ru-RU"/>
        </w:rPr>
        <w:t xml:space="preserve">(08.01.2024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0326C87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1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97A5B13" w14:textId="77777777" w:rsidR="0059667B" w:rsidRPr="008B209A" w:rsidRDefault="0059667B" w:rsidP="0059667B">
      <w:pPr>
        <w:pStyle w:val="TXT1"/>
        <w:rPr>
          <w:lang w:val="ru-RU"/>
        </w:rPr>
      </w:pPr>
    </w:p>
    <w:p w14:paraId="2604AE30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2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2,)), </w:t>
      </w:r>
      <w:r w:rsidRPr="0059667B">
        <w:t>Test</w:t>
      </w:r>
      <w:r w:rsidRPr="008B209A">
        <w:rPr>
          <w:lang w:val="ru-RU"/>
        </w:rPr>
        <w:t xml:space="preserve">(16.01.2024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1C9B2974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5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791FB98" w14:textId="77777777" w:rsidR="0059667B" w:rsidRPr="008B209A" w:rsidRDefault="0059667B" w:rsidP="0059667B">
      <w:pPr>
        <w:pStyle w:val="TXT1"/>
        <w:rPr>
          <w:lang w:val="ru-RU"/>
        </w:rPr>
      </w:pPr>
    </w:p>
    <w:p w14:paraId="066DAF65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9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66,)), </w:t>
      </w:r>
      <w:r w:rsidRPr="0059667B">
        <w:t>Test</w:t>
      </w:r>
      <w:r w:rsidRPr="008B209A">
        <w:rPr>
          <w:lang w:val="ru-RU"/>
        </w:rPr>
        <w:t xml:space="preserve">(22.01.2024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8EE5982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4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2AECA353" w14:textId="77777777" w:rsidR="0059667B" w:rsidRPr="008B209A" w:rsidRDefault="0059667B" w:rsidP="0059667B">
      <w:pPr>
        <w:pStyle w:val="TXT1"/>
        <w:rPr>
          <w:lang w:val="ru-RU"/>
        </w:rPr>
      </w:pPr>
    </w:p>
    <w:p w14:paraId="53426B7C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6.01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1,)), </w:t>
      </w:r>
      <w:r w:rsidRPr="0059667B">
        <w:t>Test</w:t>
      </w:r>
      <w:r w:rsidRPr="008B209A">
        <w:rPr>
          <w:lang w:val="ru-RU"/>
        </w:rPr>
        <w:t xml:space="preserve">(29.01.2024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622671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2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60D8A3AE" w14:textId="77777777" w:rsidR="0059667B" w:rsidRPr="008B209A" w:rsidRDefault="0059667B" w:rsidP="0059667B">
      <w:pPr>
        <w:pStyle w:val="TXT1"/>
        <w:rPr>
          <w:lang w:val="ru-RU"/>
        </w:rPr>
      </w:pPr>
    </w:p>
    <w:p w14:paraId="720C465D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76,)), </w:t>
      </w:r>
      <w:r w:rsidRPr="0059667B">
        <w:t>Test</w:t>
      </w:r>
      <w:r w:rsidRPr="008B209A">
        <w:rPr>
          <w:lang w:val="ru-RU"/>
        </w:rPr>
        <w:t xml:space="preserve">(05.02.2024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BF45D29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46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48A6E601" w14:textId="77777777" w:rsidR="0059667B" w:rsidRPr="008B209A" w:rsidRDefault="0059667B" w:rsidP="0059667B">
      <w:pPr>
        <w:pStyle w:val="TXT1"/>
        <w:rPr>
          <w:lang w:val="ru-RU"/>
        </w:rPr>
      </w:pPr>
    </w:p>
    <w:p w14:paraId="45D294B9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9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1,)), </w:t>
      </w:r>
      <w:r w:rsidRPr="0059667B">
        <w:t>Test</w:t>
      </w:r>
      <w:r w:rsidRPr="008B209A">
        <w:rPr>
          <w:lang w:val="ru-RU"/>
        </w:rPr>
        <w:t xml:space="preserve">(12.02.2024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3AA04750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29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31DC9431" w14:textId="77777777" w:rsidR="0059667B" w:rsidRPr="008B209A" w:rsidRDefault="0059667B" w:rsidP="0059667B">
      <w:pPr>
        <w:pStyle w:val="TXT1"/>
        <w:rPr>
          <w:lang w:val="ru-RU"/>
        </w:rPr>
      </w:pPr>
    </w:p>
    <w:p w14:paraId="762DE44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16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6,)), </w:t>
      </w:r>
      <w:r w:rsidRPr="0059667B">
        <w:t>Test</w:t>
      </w:r>
      <w:r w:rsidRPr="008B209A">
        <w:rPr>
          <w:lang w:val="ru-RU"/>
        </w:rPr>
        <w:t xml:space="preserve">(20.02.2024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3,)), </w:t>
      </w:r>
    </w:p>
    <w:p w14:paraId="599A8441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1.2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17D08829" w14:textId="77777777" w:rsidR="0059667B" w:rsidRPr="008B209A" w:rsidRDefault="0059667B" w:rsidP="0059667B">
      <w:pPr>
        <w:pStyle w:val="TXT1"/>
        <w:rPr>
          <w:lang w:val="ru-RU"/>
        </w:rPr>
      </w:pPr>
    </w:p>
    <w:p w14:paraId="36043881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22.02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89,)), </w:t>
      </w:r>
      <w:r w:rsidRPr="0059667B">
        <w:t>Test</w:t>
      </w:r>
      <w:r w:rsidRPr="008B209A">
        <w:rPr>
          <w:lang w:val="ru-RU"/>
        </w:rPr>
        <w:t xml:space="preserve">(26.02.2024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5,)), </w:t>
      </w:r>
    </w:p>
    <w:p w14:paraId="5AF87BC3" w14:textId="77777777" w:rsidR="0059667B" w:rsidRPr="008B209A" w:rsidRDefault="0059667B" w:rsidP="0059667B">
      <w:pPr>
        <w:pStyle w:val="TXT1"/>
        <w:rPr>
          <w:lang w:val="ru-RU"/>
        </w:rPr>
      </w:pPr>
      <w:r w:rsidRPr="003A06CC">
        <w:rPr>
          <w:lang w:val="ru-RU"/>
        </w:rPr>
        <w:t>Ошибка</w:t>
      </w:r>
      <w:r w:rsidRPr="008B209A">
        <w:rPr>
          <w:lang w:val="ru-RU"/>
        </w:rPr>
        <w:t xml:space="preserve">: 0.57 </w:t>
      </w:r>
      <w:proofErr w:type="gramStart"/>
      <w:r w:rsidRPr="008B209A">
        <w:rPr>
          <w:lang w:val="ru-RU"/>
        </w:rPr>
        <w:t xml:space="preserve">%,  </w:t>
      </w:r>
      <w:r w:rsidRPr="003A06CC">
        <w:rPr>
          <w:lang w:val="ru-RU"/>
        </w:rPr>
        <w:t>Валюта</w:t>
      </w:r>
      <w:proofErr w:type="gramEnd"/>
      <w:r w:rsidRPr="008B209A">
        <w:rPr>
          <w:lang w:val="ru-RU"/>
        </w:rPr>
        <w:t xml:space="preserve">: </w:t>
      </w:r>
      <w:proofErr w:type="spellStart"/>
      <w:r w:rsidRPr="0059667B">
        <w:t>usd</w:t>
      </w:r>
      <w:proofErr w:type="spellEnd"/>
      <w:r w:rsidRPr="008B209A">
        <w:rPr>
          <w:lang w:val="ru-RU"/>
        </w:rPr>
        <w:t>_</w:t>
      </w:r>
      <w:r w:rsidRPr="0059667B">
        <w:t>rub</w:t>
      </w:r>
    </w:p>
    <w:p w14:paraId="09B0CBF3" w14:textId="77777777" w:rsidR="0059667B" w:rsidRPr="008B209A" w:rsidRDefault="0059667B" w:rsidP="0059667B">
      <w:pPr>
        <w:pStyle w:val="TXT1"/>
        <w:rPr>
          <w:lang w:val="ru-RU"/>
        </w:rPr>
      </w:pPr>
    </w:p>
    <w:p w14:paraId="5E8CD02A" w14:textId="77777777" w:rsidR="0059667B" w:rsidRPr="008B209A" w:rsidRDefault="0059667B" w:rsidP="0059667B">
      <w:pPr>
        <w:pStyle w:val="TXT1"/>
        <w:rPr>
          <w:lang w:val="ru-RU"/>
        </w:rPr>
      </w:pPr>
      <w:proofErr w:type="gramStart"/>
      <w:r w:rsidRPr="0059667B">
        <w:t>Train</w:t>
      </w:r>
      <w:r w:rsidRPr="008B209A">
        <w:rPr>
          <w:lang w:val="ru-RU"/>
        </w:rPr>
        <w:t>(</w:t>
      </w:r>
      <w:proofErr w:type="gramEnd"/>
      <w:r w:rsidRPr="008B209A">
        <w:rPr>
          <w:lang w:val="ru-RU"/>
        </w:rPr>
        <w:t xml:space="preserve">11.05.2006-01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094,)), </w:t>
      </w:r>
      <w:r w:rsidRPr="0059667B">
        <w:t>Test</w:t>
      </w:r>
      <w:r w:rsidRPr="008B209A">
        <w:rPr>
          <w:lang w:val="ru-RU"/>
        </w:rPr>
        <w:t xml:space="preserve">(04.03.2024-07.03.2024, </w:t>
      </w:r>
      <w:r w:rsidRPr="0059667B">
        <w:t>X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 14), </w:t>
      </w:r>
      <w:r w:rsidRPr="0059667B">
        <w:t>y</w:t>
      </w:r>
      <w:r w:rsidRPr="008B209A">
        <w:rPr>
          <w:lang w:val="ru-RU"/>
        </w:rPr>
        <w:t>.</w:t>
      </w:r>
      <w:r w:rsidRPr="0059667B">
        <w:t>shape</w:t>
      </w:r>
      <w:r w:rsidRPr="008B209A">
        <w:rPr>
          <w:lang w:val="ru-RU"/>
        </w:rPr>
        <w:t xml:space="preserve">(4,)), </w:t>
      </w:r>
    </w:p>
    <w:p w14:paraId="5B1ABF83" w14:textId="77777777" w:rsidR="0059667B" w:rsidRPr="0059667B" w:rsidRDefault="0059667B" w:rsidP="0059667B">
      <w:pPr>
        <w:pStyle w:val="TXT1"/>
      </w:pPr>
      <w:proofErr w:type="spellStart"/>
      <w:r>
        <w:t>Ошибка</w:t>
      </w:r>
      <w:proofErr w:type="spellEnd"/>
      <w:r w:rsidRPr="0059667B">
        <w:t xml:space="preserve">: 0.15 </w:t>
      </w:r>
      <w:proofErr w:type="gramStart"/>
      <w:r w:rsidRPr="0059667B">
        <w:t xml:space="preserve">%,  </w:t>
      </w:r>
      <w:proofErr w:type="spellStart"/>
      <w:r>
        <w:t>Валюта</w:t>
      </w:r>
      <w:proofErr w:type="spellEnd"/>
      <w:proofErr w:type="gramEnd"/>
      <w:r w:rsidRPr="0059667B">
        <w:t xml:space="preserve">: </w:t>
      </w:r>
      <w:proofErr w:type="spellStart"/>
      <w:r w:rsidRPr="0059667B">
        <w:t>usd_rub</w:t>
      </w:r>
      <w:proofErr w:type="spellEnd"/>
    </w:p>
    <w:p w14:paraId="2C31DFC7" w14:textId="77777777" w:rsidR="0059667B" w:rsidRPr="0059667B" w:rsidRDefault="0059667B" w:rsidP="0059667B">
      <w:pPr>
        <w:pStyle w:val="TXT1"/>
      </w:pPr>
    </w:p>
    <w:p w14:paraId="1062B14F" w14:textId="77777777" w:rsidR="0059667B" w:rsidRPr="0059667B" w:rsidRDefault="0059667B" w:rsidP="0059667B">
      <w:pPr>
        <w:pStyle w:val="TXT1"/>
      </w:pPr>
      <w:r w:rsidRPr="0059667B">
        <w:t>CPU times: total: 39min 36s</w:t>
      </w:r>
    </w:p>
    <w:p w14:paraId="12918F35" w14:textId="3538D946" w:rsidR="0059667B" w:rsidRPr="0059667B" w:rsidRDefault="0059667B" w:rsidP="0059667B">
      <w:pPr>
        <w:pStyle w:val="TXT1"/>
        <w:rPr>
          <w:lang w:val="ru-RU"/>
        </w:rPr>
      </w:pPr>
      <w:r>
        <w:t>Wall</w:t>
      </w:r>
      <w:r w:rsidRPr="0059667B">
        <w:rPr>
          <w:lang w:val="ru-RU"/>
        </w:rPr>
        <w:t xml:space="preserve"> </w:t>
      </w:r>
      <w:r>
        <w:t>time</w:t>
      </w:r>
      <w:r w:rsidRPr="0059667B">
        <w:rPr>
          <w:lang w:val="ru-RU"/>
        </w:rPr>
        <w:t>: 53</w:t>
      </w:r>
      <w:r>
        <w:t>min</w:t>
      </w:r>
    </w:p>
    <w:p w14:paraId="2BB34829" w14:textId="44F7A671" w:rsidR="0059667B" w:rsidRDefault="0059667B" w:rsidP="0059667B">
      <w:pPr>
        <w:pStyle w:val="a0"/>
      </w:pPr>
      <w:bookmarkStart w:id="74" w:name="_Toc172787056"/>
      <w:bookmarkStart w:id="75" w:name="_Ref172889575"/>
      <w:r w:rsidRPr="0059667B">
        <w:t>Визуализация результатов кросс-валидации</w:t>
      </w:r>
      <w:bookmarkEnd w:id="74"/>
      <w:bookmarkEnd w:id="75"/>
    </w:p>
    <w:p w14:paraId="440EB5B1" w14:textId="6AB00E1D" w:rsidR="00F574F3" w:rsidRPr="0059667B" w:rsidRDefault="00F574F3" w:rsidP="00F574F3">
      <w:r>
        <w:t>Посмотрим на сколько ошибается модель машинного обучения в зависимости от длительности предсказания и валюты.</w:t>
      </w:r>
    </w:p>
    <w:p w14:paraId="5B96CE3F" w14:textId="60741E2C" w:rsidR="0059667B" w:rsidRPr="003A06CC" w:rsidRDefault="0059667B" w:rsidP="0059667B">
      <w:pPr>
        <w:pStyle w:val="Title"/>
      </w:pPr>
      <w:r w:rsidRPr="00F574F3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5EBCAB1D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легенды</w:t>
      </w:r>
    </w:p>
    <w:p w14:paraId="06FD6BD4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431E53E5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lastRenderedPageBreak/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ize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098658"/>
          <w:kern w:val="0"/>
          <w:szCs w:val="21"/>
          <w14:ligatures w14:val="none"/>
        </w:rPr>
        <w:t>7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D8554A6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amily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serif</w:t>
      </w:r>
      <w:r w:rsidRPr="003A06CC">
        <w:rPr>
          <w:rFonts w:eastAsia="Times New Roman" w:cs="Times New Roman"/>
          <w:color w:val="A31515"/>
          <w:kern w:val="0"/>
          <w:szCs w:val="21"/>
          <w14:ligatures w14:val="none"/>
        </w:rPr>
        <w:t>"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7F0D6A0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40AA5767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Стиль</w:t>
      </w:r>
      <w:r w:rsidRPr="003A06CC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заголовков</w:t>
      </w:r>
    </w:p>
    <w:p w14:paraId="61E7ECCC" w14:textId="77777777" w:rsidR="00FA2ADA" w:rsidRPr="003A06C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3A06CC">
        <w:rPr>
          <w:rFonts w:eastAsia="Times New Roman" w:cs="Times New Roman"/>
          <w:color w:val="001080"/>
          <w:kern w:val="0"/>
          <w:szCs w:val="21"/>
          <w14:ligatures w14:val="none"/>
        </w:rPr>
        <w:t>_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proofErr w:type="spellEnd"/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19743AE8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F574F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F574F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1B04A63B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F574F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1C69F802" w14:textId="77777777" w:rsidR="00FA2ADA" w:rsidRPr="00F574F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85C1E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новим список валют (на всякий случай)</w:t>
      </w:r>
    </w:p>
    <w:p w14:paraId="7110897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[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_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olum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2275844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161462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5BCC36C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9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445D70F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FC482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0DB246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предсказаний при кросс-валидации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321152A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D9C771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5692279D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4006A5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A1935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4-е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2х2</w:t>
      </w:r>
    </w:p>
    <w:p w14:paraId="1414B1B4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uniqu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)):</w:t>
      </w:r>
    </w:p>
    <w:p w14:paraId="78F1FD89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+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69864F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головок для графика</w:t>
      </w:r>
    </w:p>
    <w:p w14:paraId="4F66E6E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</w:t>
      </w:r>
    </w:p>
    <w:p w14:paraId="39B4C6D1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год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3C21C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Quarte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квартал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08E8D80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Month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месяца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,</w:t>
      </w:r>
    </w:p>
    <w:p w14:paraId="67B4BE1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Week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неделям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}</w:t>
      </w:r>
    </w:p>
    <w:p w14:paraId="1BEC622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кросс-валидация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по 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split_type_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67D383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1CE1B67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4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A211CEA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35F0D4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Делаем размер шрифта по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=8</w:t>
      </w:r>
    </w:p>
    <w:p w14:paraId="708C650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abel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970C3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Ошибка в %'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50DC03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границы графика</w:t>
      </w:r>
    </w:p>
    <w:p w14:paraId="0B951BF6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ylim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-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.2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30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25E757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2CCE6DC4" w14:textId="77777777" w:rsidR="00FA2ADA" w:rsidRPr="003C283C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C283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3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5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655CF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2517454B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:     </w:t>
      </w:r>
    </w:p>
    <w:p w14:paraId="08CA019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Создаём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датафр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по условию валюты и типа разбиения (год, месяц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тд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.)</w:t>
      </w:r>
    </w:p>
    <w:p w14:paraId="48AB282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(currency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 &amp; (</w:t>
      </w:r>
      <w:proofErr w:type="spellStart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type_split_item</w:t>
      </w:r>
      <w:proofErr w:type="spellEnd"/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)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2FA85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пишем переменные в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645A2BC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date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724F76FE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df_temp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</w:t>
      </w:r>
    </w:p>
    <w:p w14:paraId="6D94E375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03E70302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currency_item</w:t>
      </w:r>
      <w:proofErr w:type="spellEnd"/>
    </w:p>
    <w:p w14:paraId="506B0ECF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график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у</w:t>
      </w:r>
      <w:proofErr w:type="spellEnd"/>
    </w:p>
    <w:p w14:paraId="3624060C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plo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x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abel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tex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1F08D4F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ыставля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стиль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и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оложение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легенды</w:t>
      </w:r>
      <w:proofErr w:type="spellEnd"/>
    </w:p>
    <w:p w14:paraId="30DE38E8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legend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oc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"upper right"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prop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legend_fon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839F2D3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42255AA0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2E127B07" w14:textId="77777777" w:rsidR="00FA2ADA" w:rsidRPr="00E970C3" w:rsidRDefault="00FA2ADA" w:rsidP="00FA2ADA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970C3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D28077A" w14:textId="1068DA77" w:rsidR="0059667B" w:rsidRPr="00AF1B07" w:rsidRDefault="00AF1B07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6D1D1C4C" w14:textId="77777777" w:rsidR="00861434" w:rsidRDefault="008B2B1F" w:rsidP="00861434">
      <w:pPr>
        <w:pStyle w:val="ab"/>
      </w:pPr>
      <w:r>
        <w:rPr>
          <w:lang w:val="en-US"/>
        </w:rPr>
        <w:drawing>
          <wp:inline distT="0" distB="0" distL="0" distR="0" wp14:anchorId="3970BFD2" wp14:editId="59435A4C">
            <wp:extent cx="6125421" cy="5209595"/>
            <wp:effectExtent l="0" t="0" r="8890" b="0"/>
            <wp:docPr id="42696925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969253" name="Рисунок 42696925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4354" cy="5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86101" w14:textId="0A26D8DC" w:rsidR="006320C5" w:rsidRPr="00E64F85" w:rsidRDefault="00861434" w:rsidP="00F574F3">
      <w:pPr>
        <w:pStyle w:val="aff8"/>
      </w:pPr>
      <w:bookmarkStart w:id="76" w:name="_Ref1728953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7</w:t>
      </w:r>
      <w:r>
        <w:fldChar w:fldCharType="end"/>
      </w:r>
      <w:bookmarkEnd w:id="76"/>
      <w:r>
        <w:t>. График результатов кросс-валидации</w:t>
      </w:r>
    </w:p>
    <w:p w14:paraId="6363D404" w14:textId="24FA0AC6" w:rsidR="00E64F85" w:rsidRPr="00E64F85" w:rsidRDefault="00E64F85" w:rsidP="00E64F85">
      <w:r>
        <w:t>Из графика видно, что ошибка предсказания курса валют резко возрастает, когда наблюдается сложная политическая обстановка (2014 и 202</w:t>
      </w:r>
      <w:r w:rsidR="007F2FFC">
        <w:t>2</w:t>
      </w:r>
      <w:r>
        <w:t xml:space="preserve"> года). Если добавить </w:t>
      </w:r>
      <w:r w:rsidR="0038583D">
        <w:t>признаки,</w:t>
      </w:r>
      <w:r>
        <w:t xml:space="preserve"> которые отражают политическую обстановку, качество прогноза должно улуч</w:t>
      </w:r>
      <w:r w:rsidR="001F3C75">
        <w:t>шиться. Чем короче период</w:t>
      </w:r>
      <w:r w:rsidR="0038583D">
        <w:t xml:space="preserve"> предсказания, тем меньше ошибка предсказания. Лучшие результаты предсказания курса валют получается если предсказывать на неделю.</w:t>
      </w:r>
    </w:p>
    <w:p w14:paraId="17D36731" w14:textId="681D1EC7" w:rsidR="006320C5" w:rsidRDefault="00AF1B07" w:rsidP="00404C26">
      <w:pPr>
        <w:pStyle w:val="a0"/>
        <w:pageBreakBefore/>
        <w:rPr>
          <w:lang w:val="en-US"/>
        </w:rPr>
      </w:pPr>
      <w:bookmarkStart w:id="77" w:name="_Toc172787057"/>
      <w:bookmarkStart w:id="78" w:name="_Ref172889600"/>
      <w:proofErr w:type="spellStart"/>
      <w:r w:rsidRPr="00AF1B07">
        <w:rPr>
          <w:lang w:val="en-US"/>
        </w:rPr>
        <w:lastRenderedPageBreak/>
        <w:t>Важность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признаков</w:t>
      </w:r>
      <w:proofErr w:type="spellEnd"/>
      <w:r w:rsidRPr="00AF1B07">
        <w:rPr>
          <w:lang w:val="en-US"/>
        </w:rPr>
        <w:t xml:space="preserve"> </w:t>
      </w:r>
      <w:proofErr w:type="spellStart"/>
      <w:r w:rsidRPr="00AF1B07">
        <w:rPr>
          <w:lang w:val="en-US"/>
        </w:rPr>
        <w:t>модели</w:t>
      </w:r>
      <w:bookmarkEnd w:id="77"/>
      <w:bookmarkEnd w:id="78"/>
      <w:proofErr w:type="spellEnd"/>
    </w:p>
    <w:p w14:paraId="05C851DB" w14:textId="0156DF16" w:rsidR="0059667B" w:rsidRPr="00AF1B07" w:rsidRDefault="00AF1B07" w:rsidP="00881455">
      <w:r w:rsidRPr="00AF1B07">
        <w:t>Вычислим важность признаков для всех валют</w:t>
      </w:r>
    </w:p>
    <w:p w14:paraId="74D888A4" w14:textId="58F070AD" w:rsidR="00AF1B07" w:rsidRPr="00AF1B07" w:rsidRDefault="00AF1B07" w:rsidP="00AF1B07">
      <w:pPr>
        <w:pStyle w:val="Title"/>
        <w:rPr>
          <w:lang w:val="ru-RU"/>
        </w:rPr>
      </w:pPr>
      <w:r w:rsidRPr="00AF1B07">
        <w:rPr>
          <w:lang w:val="ru-RU"/>
        </w:rPr>
        <w:t xml:space="preserve">ячейка </w:t>
      </w:r>
      <w:r>
        <w:t>Jupiter</w:t>
      </w:r>
      <w:r w:rsidRPr="00AF1B07">
        <w:rPr>
          <w:lang w:val="ru-RU"/>
        </w:rPr>
        <w:t xml:space="preserve"> </w:t>
      </w:r>
      <w:r>
        <w:t>Notebook</w:t>
      </w:r>
    </w:p>
    <w:p w14:paraId="5CAF9EFB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%%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</w:p>
    <w:p w14:paraId="5872E1F7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ловарь важности признаков</w:t>
      </w:r>
    </w:p>
    <w:p w14:paraId="4A53B85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{}</w:t>
      </w:r>
    </w:p>
    <w:p w14:paraId="08D2D15F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AB6EA1A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бежимся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по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с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валютам</w:t>
      </w:r>
      <w:proofErr w:type="spellEnd"/>
    </w:p>
    <w:p w14:paraId="763FB0F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li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</w:p>
    <w:p w14:paraId="04743B63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Проитерируем</w:t>
      </w:r>
      <w:proofErr w:type="spellEnd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8000"/>
          <w:kern w:val="0"/>
          <w:szCs w:val="21"/>
          <w14:ligatures w14:val="none"/>
        </w:rPr>
        <w:t>функцию-генератор</w:t>
      </w:r>
      <w:proofErr w:type="spellEnd"/>
    </w:p>
    <w:p w14:paraId="7A170806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iterator = </w:t>
      </w:r>
      <w:proofErr w:type="spellStart"/>
      <w:proofErr w:type="gramStart"/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iter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plit_on_time_seri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data_loaded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202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970C3">
        <w:rPr>
          <w:rFonts w:eastAsia="Times New Roman" w:cs="Times New Roman"/>
          <w:color w:val="A31515"/>
          <w:kern w:val="0"/>
          <w:szCs w:val="21"/>
          <w14:ligatures w14:val="none"/>
        </w:rPr>
        <w:t>'Year'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609BBDD2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_, _ = </w:t>
      </w:r>
      <w:r w:rsidRPr="00E970C3">
        <w:rPr>
          <w:rFonts w:eastAsia="Times New Roman" w:cs="Times New Roman"/>
          <w:color w:val="795E26"/>
          <w:kern w:val="0"/>
          <w:szCs w:val="21"/>
          <w14:ligatures w14:val="none"/>
        </w:rPr>
        <w:t>next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iterator)</w:t>
      </w:r>
    </w:p>
    <w:p w14:paraId="51CE1401" w14:textId="087A90CD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17772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17772D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ъединим все данные в общий дата</w:t>
      </w:r>
      <w:r w:rsidR="00796B5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фрейм и отсортируем по индексу (индекс </w:t>
      </w:r>
      <w:proofErr w:type="gramStart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- это</w:t>
      </w:r>
      <w:proofErr w:type="gramEnd"/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дата)</w:t>
      </w:r>
    </w:p>
    <w:p w14:paraId="69E247B9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8E66A7C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pd.concat</w:t>
      </w:r>
      <w:proofErr w:type="spellEnd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es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]).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ort_index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970C3">
        <w:rPr>
          <w:rFonts w:eastAsia="Times New Roman" w:cs="Times New Roman"/>
          <w:color w:val="001080"/>
          <w:kern w:val="0"/>
          <w:szCs w:val="21"/>
          <w14:ligatures w14:val="none"/>
        </w:rPr>
        <w:t>ascending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970C3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8FEE91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учим модель на всех данных за весь период</w:t>
      </w:r>
    </w:p>
    <w:p w14:paraId="6EBFEA2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model.fit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X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y_train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386737E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970C3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обавим в словарь важность признаков (ключ-валюта, значение-важность признаков)</w:t>
      </w:r>
    </w:p>
    <w:p w14:paraId="680991E5" w14:textId="77777777" w:rsidR="00AF1B07" w:rsidRPr="00E970C3" w:rsidRDefault="00AF1B07" w:rsidP="00AF1B07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urrency_item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= </w:t>
      </w:r>
      <w:proofErr w:type="spell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rf_</w:t>
      </w:r>
      <w:proofErr w:type="gramStart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odel.feature</w:t>
      </w:r>
      <w:proofErr w:type="gram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importances</w:t>
      </w:r>
      <w:proofErr w:type="spellEnd"/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_</w:t>
      </w:r>
    </w:p>
    <w:p w14:paraId="01E7E206" w14:textId="040E983D" w:rsidR="00AF1B07" w:rsidRPr="004D2999" w:rsidRDefault="004D2999" w:rsidP="004D2999">
      <w:pPr>
        <w:pStyle w:val="Title1"/>
        <w:rPr>
          <w:lang w:val="ru-RU"/>
        </w:rPr>
      </w:pPr>
      <w:r w:rsidRPr="004D2999">
        <w:rPr>
          <w:lang w:val="ru-RU"/>
        </w:rPr>
        <w:t>результат выполнения</w:t>
      </w:r>
    </w:p>
    <w:p w14:paraId="501ECF42" w14:textId="77777777" w:rsidR="004D2999" w:rsidRPr="00E970C3" w:rsidRDefault="004D2999" w:rsidP="004D2999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CPU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s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otal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: 4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E970C3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18674506" w14:textId="4901F6A9" w:rsidR="00AF1B07" w:rsidRPr="003A06CC" w:rsidRDefault="004D2999" w:rsidP="004D2999">
      <w:pPr>
        <w:pStyle w:val="TXT1"/>
      </w:pP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Wall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time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>: 5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min</w:t>
      </w:r>
      <w:r w:rsidRPr="003A06CC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28</w:t>
      </w:r>
      <w:r w:rsidRPr="00E970C3">
        <w:rPr>
          <w:rFonts w:eastAsia="Times New Roman" w:cs="Times New Roman"/>
          <w:color w:val="000000"/>
          <w:kern w:val="0"/>
          <w:szCs w:val="21"/>
          <w14:ligatures w14:val="none"/>
        </w:rPr>
        <w:t>s</w:t>
      </w:r>
    </w:p>
    <w:p w14:paraId="7C0F2EF4" w14:textId="057669B4" w:rsidR="00404C26" w:rsidRPr="003A06CC" w:rsidRDefault="00404C26" w:rsidP="00404C26">
      <w:pPr>
        <w:pStyle w:val="Title"/>
      </w:pPr>
      <w:r w:rsidRPr="00404C26">
        <w:rPr>
          <w:lang w:val="ru-RU"/>
        </w:rPr>
        <w:t>ячейка</w:t>
      </w:r>
      <w:r w:rsidRPr="003A06CC">
        <w:t xml:space="preserve"> </w:t>
      </w:r>
      <w:r>
        <w:t>Jupiter</w:t>
      </w:r>
      <w:r w:rsidRPr="003A06CC">
        <w:t xml:space="preserve"> </w:t>
      </w:r>
      <w:r>
        <w:t>Notebook</w:t>
      </w:r>
    </w:p>
    <w:p w14:paraId="6C4D9191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Посмотрим какие признаки в 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404C26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_</w:t>
      </w:r>
      <w:r w:rsidRPr="00404C26">
        <w:rPr>
          <w:rFonts w:eastAsia="Times New Roman" w:cs="Times New Roman"/>
          <w:color w:val="008000"/>
          <w:kern w:val="0"/>
          <w:szCs w:val="18"/>
          <w14:ligatures w14:val="none"/>
        </w:rPr>
        <w:t>train</w:t>
      </w:r>
    </w:p>
    <w:p w14:paraId="76D6652D" w14:textId="77777777" w:rsidR="00404C26" w:rsidRPr="00404C26" w:rsidRDefault="00404C26" w:rsidP="00404C26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404C26">
        <w:rPr>
          <w:rFonts w:eastAsia="Times New Roman" w:cs="Times New Roman"/>
          <w:color w:val="000000"/>
          <w:kern w:val="0"/>
          <w:szCs w:val="18"/>
          <w14:ligatures w14:val="none"/>
        </w:rPr>
        <w:t>X_train</w:t>
      </w:r>
      <w:proofErr w:type="spellEnd"/>
    </w:p>
    <w:p w14:paraId="709133AF" w14:textId="77777777" w:rsidR="00404C26" w:rsidRDefault="00404C26" w:rsidP="00881455">
      <w:pPr>
        <w:rPr>
          <w:lang w:val="en-US"/>
        </w:rPr>
        <w:sectPr w:rsidR="00404C26" w:rsidSect="00A93AE6">
          <w:pgSz w:w="11906" w:h="16838"/>
          <w:pgMar w:top="1134" w:right="567" w:bottom="1134" w:left="1701" w:header="709" w:footer="85" w:gutter="0"/>
          <w:cols w:space="708"/>
          <w:docGrid w:linePitch="360"/>
        </w:sectPr>
      </w:pPr>
    </w:p>
    <w:p w14:paraId="480AB730" w14:textId="68065836" w:rsidR="00404C26" w:rsidRPr="00404C26" w:rsidRDefault="00404C26" w:rsidP="00404C26">
      <w:pPr>
        <w:pStyle w:val="Title1"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65D8FA1A" w14:textId="77777777" w:rsidR="00710763" w:rsidRDefault="00404C26" w:rsidP="00710763">
      <w:pPr>
        <w:pStyle w:val="ab"/>
      </w:pPr>
      <w:r>
        <w:rPr>
          <w:lang w:val="en-US"/>
        </w:rPr>
        <w:drawing>
          <wp:inline distT="0" distB="0" distL="0" distR="0" wp14:anchorId="552A20D5" wp14:editId="7F27B943">
            <wp:extent cx="9251950" cy="2842895"/>
            <wp:effectExtent l="0" t="0" r="6350" b="0"/>
            <wp:docPr id="145963255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632552" name="Рисунок 1459632552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2842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3E007" w14:textId="3EDC0794" w:rsidR="00404C26" w:rsidRDefault="00710763" w:rsidP="00710763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8</w:t>
      </w:r>
      <w:r>
        <w:fldChar w:fldCharType="end"/>
      </w:r>
      <w:r>
        <w:t>. Дата фрейм с тренировочными данными</w:t>
      </w:r>
    </w:p>
    <w:p w14:paraId="174F7BAC" w14:textId="77777777" w:rsidR="00404C26" w:rsidRDefault="00404C26" w:rsidP="00881455"/>
    <w:p w14:paraId="1CE06BF2" w14:textId="77777777" w:rsidR="00404C26" w:rsidRPr="00404C26" w:rsidRDefault="00404C26" w:rsidP="00881455">
      <w:pPr>
        <w:sectPr w:rsidR="00404C26" w:rsidRPr="00404C26" w:rsidSect="00404C26">
          <w:pgSz w:w="16838" w:h="11906" w:orient="landscape"/>
          <w:pgMar w:top="1701" w:right="1134" w:bottom="567" w:left="1134" w:header="709" w:footer="85" w:gutter="0"/>
          <w:cols w:space="708"/>
          <w:docGrid w:linePitch="360"/>
        </w:sectPr>
      </w:pPr>
    </w:p>
    <w:p w14:paraId="0B448D91" w14:textId="6D89518E" w:rsidR="004D2999" w:rsidRDefault="004D2999" w:rsidP="00881455">
      <w:r w:rsidRPr="004D2999">
        <w:lastRenderedPageBreak/>
        <w:t>Отобразим важность признаков на графике</w:t>
      </w:r>
    </w:p>
    <w:p w14:paraId="3AB1D664" w14:textId="4A84ABE4" w:rsidR="004D2999" w:rsidRPr="004D2999" w:rsidRDefault="004D2999" w:rsidP="004D2999">
      <w:pPr>
        <w:pStyle w:val="Title"/>
        <w:rPr>
          <w:lang w:val="ru-RU"/>
        </w:rPr>
      </w:pPr>
      <w:r w:rsidRPr="004D2999">
        <w:rPr>
          <w:lang w:val="ru-RU"/>
        </w:rPr>
        <w:t xml:space="preserve">ячейка </w:t>
      </w:r>
      <w:r>
        <w:t>Jupiter</w:t>
      </w:r>
      <w:r w:rsidRPr="004D2999">
        <w:rPr>
          <w:lang w:val="ru-RU"/>
        </w:rPr>
        <w:t xml:space="preserve"> </w:t>
      </w:r>
      <w:r>
        <w:t>Notebook</w:t>
      </w:r>
    </w:p>
    <w:p w14:paraId="524C6D4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590A425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79A0113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0CC176B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4F467E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5F42FAC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279CB4A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41CA981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1439CA7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8198A8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56E43F93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</w:t>
      </w:r>
      <w:r w:rsidRPr="003C283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w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3C283C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lis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/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2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0D67BEC6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600E79A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265D358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 для курса валюты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60DBA20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.97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64E30D6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</w:p>
    <w:p w14:paraId="758516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             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old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DB2C707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E8A191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Получ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писок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всех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фичей</w:t>
      </w:r>
      <w:proofErr w:type="spellEnd"/>
    </w:p>
    <w:p w14:paraId="32F1F82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X_</w:t>
      </w:r>
      <w:proofErr w:type="gram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train.columns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values.to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)</w:t>
      </w:r>
    </w:p>
    <w:p w14:paraId="07CAA83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04A540D2" w14:textId="5B141603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</w:t>
      </w:r>
      <w:proofErr w:type="spellEnd"/>
      <w:r w:rsidR="0074321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="00743215">
        <w:rPr>
          <w:rFonts w:eastAsia="Times New Roman" w:cs="Times New Roman"/>
          <w:color w:val="008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х2</w:t>
      </w:r>
    </w:p>
    <w:p w14:paraId="52B47A2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0BEF70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91848C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63AC9D6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</w:p>
    <w:p w14:paraId="70208C6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BB841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56B13C5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863E8F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BECF0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2BD9BF0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Важность признаков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5B81CFB2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1E09D84D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C283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45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7ABBC66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10B6713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eature_name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importance_of_signs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ke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])</w:t>
      </w:r>
    </w:p>
    <w:p w14:paraId="4222667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3CC16CA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6372D7F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25881F49" w14:textId="265A3F92" w:rsidR="004D2999" w:rsidRPr="004D2999" w:rsidRDefault="004D2999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3628EFB4" w14:textId="77777777" w:rsidR="00F574F3" w:rsidRDefault="008B2B1F" w:rsidP="00F574F3">
      <w:pPr>
        <w:pStyle w:val="ab"/>
      </w:pPr>
      <w:r>
        <w:rPr>
          <w:lang w:val="en-US"/>
        </w:rPr>
        <w:drawing>
          <wp:inline distT="0" distB="0" distL="0" distR="0" wp14:anchorId="738C5E27" wp14:editId="204F099F">
            <wp:extent cx="6093646" cy="4715968"/>
            <wp:effectExtent l="0" t="0" r="2540" b="8890"/>
            <wp:docPr id="126480162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01623" name="Рисунок 126480162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0382" cy="4728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A334F" w14:textId="1F3CC279" w:rsidR="004D2999" w:rsidRDefault="00F574F3" w:rsidP="00F574F3">
      <w:pPr>
        <w:pStyle w:val="aff8"/>
      </w:pPr>
      <w:bookmarkStart w:id="79" w:name="_Ref17289504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9</w:t>
      </w:r>
      <w:r>
        <w:fldChar w:fldCharType="end"/>
      </w:r>
      <w:bookmarkEnd w:id="79"/>
      <w:r>
        <w:t xml:space="preserve">. Важность </w:t>
      </w:r>
      <w:r w:rsidR="00AB2427">
        <w:t>признаков,</w:t>
      </w:r>
      <w:r>
        <w:t xml:space="preserve"> влияющих на курс валюты</w:t>
      </w:r>
    </w:p>
    <w:p w14:paraId="2B6A4D06" w14:textId="20E8356F" w:rsidR="00C1758D" w:rsidRPr="00F574F3" w:rsidRDefault="00C1758D" w:rsidP="00C1758D">
      <w:r>
        <w:t>На курс каждой валюты влияют свои признаки, но основными признаками влияющие на к</w:t>
      </w:r>
      <w:r w:rsidR="00647A42">
        <w:t>урс всех валют, является стоимость на драгоценные металлы.</w:t>
      </w:r>
    </w:p>
    <w:p w14:paraId="2F521F89" w14:textId="3D32BE11" w:rsidR="004D2999" w:rsidRDefault="00E96CC6" w:rsidP="00FF7517">
      <w:pPr>
        <w:pStyle w:val="a0"/>
        <w:pageBreakBefore/>
      </w:pPr>
      <w:bookmarkStart w:id="80" w:name="_Toc172787058"/>
      <w:bookmarkStart w:id="81" w:name="_Ref172889633"/>
      <w:r w:rsidRPr="00E96CC6">
        <w:lastRenderedPageBreak/>
        <w:t>Средняя ошибка предсказаний модели в завис</w:t>
      </w:r>
      <w:r>
        <w:t>и</w:t>
      </w:r>
      <w:r w:rsidRPr="00E96CC6">
        <w:t>мости от длительности периода предсказаний</w:t>
      </w:r>
      <w:bookmarkEnd w:id="80"/>
      <w:bookmarkEnd w:id="81"/>
    </w:p>
    <w:p w14:paraId="512227B6" w14:textId="1D8DEF5F" w:rsidR="004D2999" w:rsidRPr="00E96CC6" w:rsidRDefault="00E96CC6" w:rsidP="00E96CC6">
      <w:pPr>
        <w:pStyle w:val="Title"/>
        <w:rPr>
          <w:lang w:val="ru-RU"/>
        </w:rPr>
      </w:pPr>
      <w:r w:rsidRPr="00E96CC6">
        <w:rPr>
          <w:lang w:val="ru-RU"/>
        </w:rPr>
        <w:t xml:space="preserve">ячейка </w:t>
      </w:r>
      <w:r>
        <w:t>Jupiter</w:t>
      </w:r>
      <w:r w:rsidRPr="00E96CC6">
        <w:rPr>
          <w:lang w:val="ru-RU"/>
        </w:rPr>
        <w:t xml:space="preserve"> </w:t>
      </w:r>
      <w:r>
        <w:t>Notebook</w:t>
      </w:r>
    </w:p>
    <w:p w14:paraId="6E3387F0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Посмотрим, что записалось при кросс-валидации</w:t>
      </w:r>
    </w:p>
    <w:p w14:paraId="49F30217" w14:textId="77777777" w:rsidR="00E96CC6" w:rsidRPr="00E15F46" w:rsidRDefault="00E96CC6" w:rsidP="00E96CC6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</w:t>
      </w:r>
      <w:proofErr w:type="spellEnd"/>
    </w:p>
    <w:p w14:paraId="30325086" w14:textId="53312717" w:rsidR="004D2999" w:rsidRDefault="00AF2454" w:rsidP="00A91166">
      <w:pPr>
        <w:pStyle w:val="Title1"/>
        <w:keepNext/>
      </w:pPr>
      <w:proofErr w:type="spellStart"/>
      <w:r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498C3463" w14:textId="77777777" w:rsidR="00AB2427" w:rsidRDefault="00AF2454" w:rsidP="00AB2427">
      <w:pPr>
        <w:pStyle w:val="ab"/>
      </w:pPr>
      <w:r>
        <w:drawing>
          <wp:inline distT="0" distB="0" distL="0" distR="0" wp14:anchorId="2A740996" wp14:editId="3DDC34EA">
            <wp:extent cx="3476531" cy="3620414"/>
            <wp:effectExtent l="0" t="0" r="0" b="0"/>
            <wp:docPr id="135761997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61997" name="Рисунок 13576199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602" cy="3649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64864" w14:textId="0D8E6882" w:rsidR="00E96CC6" w:rsidRDefault="00AB2427" w:rsidP="00AB2427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0</w:t>
      </w:r>
      <w:r>
        <w:fldChar w:fldCharType="end"/>
      </w:r>
      <w:r>
        <w:t>. Дата фрейм с результатами кросс-валидации</w:t>
      </w:r>
    </w:p>
    <w:p w14:paraId="02B5E7ED" w14:textId="77777777" w:rsidR="00081B63" w:rsidRPr="00E96CC6" w:rsidRDefault="00081B63" w:rsidP="00081B63">
      <w:r>
        <w:t>Посмотрим среднее значение из 10 предсказаний в зависимости от валюты и длительности предсказаний.</w:t>
      </w:r>
    </w:p>
    <w:p w14:paraId="4A691855" w14:textId="522AD6A7" w:rsidR="00AF2454" w:rsidRPr="00AF2454" w:rsidRDefault="00AF2454" w:rsidP="00AF2454">
      <w:pPr>
        <w:pStyle w:val="Title"/>
        <w:rPr>
          <w:lang w:val="ru-RU"/>
        </w:rPr>
      </w:pPr>
      <w:r w:rsidRPr="00AF2454">
        <w:rPr>
          <w:lang w:val="ru-RU"/>
        </w:rPr>
        <w:t xml:space="preserve">ячейка </w:t>
      </w:r>
      <w:r>
        <w:t>Jupiter</w:t>
      </w:r>
      <w:r w:rsidRPr="00AF2454">
        <w:rPr>
          <w:lang w:val="ru-RU"/>
        </w:rPr>
        <w:t xml:space="preserve"> </w:t>
      </w:r>
      <w:r>
        <w:t>Notebook</w:t>
      </w:r>
    </w:p>
    <w:p w14:paraId="4FE740F1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группируем средние значения в зависимости от типа разбиения и валюты</w:t>
      </w:r>
    </w:p>
    <w:p w14:paraId="75B34FE3" w14:textId="77777777" w:rsidR="00AF2454" w:rsidRPr="00E15F46" w:rsidRDefault="00AF2454" w:rsidP="00AF2454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</w:t>
      </w:r>
      <w:proofErr w:type="gram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nfo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roupby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s_index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a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.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ag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enam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umn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{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: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})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ort_values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b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error_mean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B0CBEB5" w14:textId="77777777" w:rsidR="00AF2454" w:rsidRPr="00E15F46" w:rsidRDefault="00AF2454" w:rsidP="00AF2454">
      <w:pPr>
        <w:pStyle w:val="TXT1"/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proofErr w:type="spellEnd"/>
    </w:p>
    <w:p w14:paraId="10E47289" w14:textId="3616DFA9" w:rsidR="00E96CC6" w:rsidRPr="00AF2454" w:rsidRDefault="00AF2454" w:rsidP="00A91166">
      <w:pPr>
        <w:pStyle w:val="Title1"/>
        <w:keepNext/>
        <w:rPr>
          <w:lang w:val="ru-RU"/>
        </w:rPr>
      </w:pPr>
      <w:proofErr w:type="spellStart"/>
      <w:r>
        <w:lastRenderedPageBreak/>
        <w:t>результат</w:t>
      </w:r>
      <w:proofErr w:type="spellEnd"/>
      <w:r>
        <w:t xml:space="preserve"> </w:t>
      </w:r>
      <w:proofErr w:type="spellStart"/>
      <w:r>
        <w:t>выполнения</w:t>
      </w:r>
      <w:proofErr w:type="spellEnd"/>
    </w:p>
    <w:p w14:paraId="2C21ACEB" w14:textId="77777777" w:rsidR="00AB2427" w:rsidRDefault="00E7215B" w:rsidP="00AB2427">
      <w:pPr>
        <w:pStyle w:val="ab"/>
      </w:pPr>
      <w:r>
        <w:rPr>
          <w:lang w:val="en-US"/>
        </w:rPr>
        <w:drawing>
          <wp:inline distT="0" distB="0" distL="0" distR="0" wp14:anchorId="2E8E82E6" wp14:editId="35667905">
            <wp:extent cx="3227900" cy="7043597"/>
            <wp:effectExtent l="0" t="0" r="0" b="5080"/>
            <wp:docPr id="1925571363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71363" name="Рисунок 1925571363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0073" cy="709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7FED6" w14:textId="6111C4F0" w:rsidR="00AF2454" w:rsidRPr="00357356" w:rsidRDefault="00AB2427" w:rsidP="00357356">
      <w:pPr>
        <w:pStyle w:val="aff8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1</w:t>
      </w:r>
      <w:r>
        <w:fldChar w:fldCharType="end"/>
      </w:r>
      <w:r>
        <w:t>. Дата фрейм</w:t>
      </w:r>
      <w:r w:rsidR="00357356">
        <w:t xml:space="preserve"> со средними значениями ошибки предсказания, сгруппированный по длительности предсказания и валюты </w:t>
      </w:r>
    </w:p>
    <w:p w14:paraId="3F7AD3D2" w14:textId="6B0F5546" w:rsidR="00AF2454" w:rsidRPr="00E7215B" w:rsidRDefault="00E7215B" w:rsidP="00FF7517">
      <w:pPr>
        <w:pStyle w:val="Title"/>
        <w:pageBreakBefore/>
        <w:rPr>
          <w:lang w:val="ru-RU"/>
        </w:rPr>
      </w:pPr>
      <w:r w:rsidRPr="00E7215B">
        <w:rPr>
          <w:lang w:val="ru-RU"/>
        </w:rPr>
        <w:lastRenderedPageBreak/>
        <w:t xml:space="preserve">ячейка </w:t>
      </w:r>
      <w:r>
        <w:t>Jupiter</w:t>
      </w:r>
      <w:r w:rsidRPr="00E7215B">
        <w:rPr>
          <w:lang w:val="ru-RU"/>
        </w:rPr>
        <w:t xml:space="preserve"> </w:t>
      </w:r>
      <w:r>
        <w:t>Notebook</w:t>
      </w:r>
    </w:p>
    <w:p w14:paraId="6C7E47D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трисуем графики важности для всех валют</w:t>
      </w:r>
    </w:p>
    <w:p w14:paraId="4396BDB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Стиль заголовков</w:t>
      </w:r>
    </w:p>
    <w:p w14:paraId="08F857A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</w:t>
      </w:r>
      <w:r w:rsidRPr="00E15F46">
        <w:rPr>
          <w:rFonts w:eastAsia="Times New Roman" w:cs="Times New Roman"/>
          <w:color w:val="001080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= {</w:t>
      </w:r>
    </w:p>
    <w:p w14:paraId="3A47F43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"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: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,</w:t>
      </w:r>
    </w:p>
    <w:p w14:paraId="7570CB8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}</w:t>
      </w:r>
    </w:p>
    <w:p w14:paraId="033DDDC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7772EBC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змер полотна</w:t>
      </w:r>
    </w:p>
    <w:p w14:paraId="0ECCC14A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figure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ig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[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3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])</w:t>
      </w:r>
    </w:p>
    <w:p w14:paraId="601FE5B5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42BC48F0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Общий заголовок для всех графиков</w:t>
      </w:r>
    </w:p>
    <w:p w14:paraId="4C470683" w14:textId="361D913F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p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'Средняя ошибка предсказаний модели </w:t>
      </w:r>
      <w:r w:rsidRPr="00E15F46">
        <w:rPr>
          <w:rFonts w:eastAsia="Times New Roman" w:cs="Times New Roman"/>
          <w:color w:val="EE0000"/>
          <w:kern w:val="0"/>
          <w:szCs w:val="21"/>
          <w:lang w:val="ru-RU"/>
          <w14:ligatures w14:val="none"/>
        </w:rPr>
        <w:t>\</w:t>
      </w:r>
      <w:r w:rsidRPr="00E15F46">
        <w:rPr>
          <w:rFonts w:eastAsia="Times New Roman" w:cs="Times New Roman"/>
          <w:color w:val="EE0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 xml:space="preserve"> в завис</w:t>
      </w:r>
      <w:r w:rsidR="00FA2ADA"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мости от длительности предсказаний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5BD1BBEF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y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1823B2B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19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</w:p>
    <w:p w14:paraId="2C8AF53C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weigh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bold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9EEDC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</w:p>
    <w:p w14:paraId="0B9AAFA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Рассчитаем количество строк в графике</w:t>
      </w:r>
    </w:p>
    <w:p w14:paraId="485125B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cei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en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/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6C215A2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568BDD6F" w14:textId="23D163A5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Строи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</w:t>
      </w:r>
      <w:proofErr w:type="spellEnd"/>
      <w:r w:rsidR="000152A5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и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r w:rsidR="000152A5">
        <w:rPr>
          <w:rFonts w:eastAsia="Times New Roman" w:cs="Times New Roman"/>
          <w:color w:val="008000"/>
          <w:kern w:val="0"/>
          <w:szCs w:val="21"/>
          <w14:ligatures w14:val="none"/>
        </w:rPr>
        <w:t>n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х2</w:t>
      </w:r>
    </w:p>
    <w:p w14:paraId="4EBADAB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f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enumerat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_lis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:</w:t>
      </w:r>
    </w:p>
    <w:p w14:paraId="716688A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n_row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i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+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05967D5E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ставляем русский перевод если он есть, или оригинал, если перевода нет</w:t>
      </w:r>
    </w:p>
    <w:p w14:paraId="79541F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[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if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explanations_col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ge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) </w:t>
      </w:r>
      <w:r w:rsidRPr="00E15F46">
        <w:rPr>
          <w:rFonts w:eastAsia="Times New Roman" w:cs="Times New Roman"/>
          <w:color w:val="AF00DB"/>
          <w:kern w:val="0"/>
          <w:szCs w:val="21"/>
          <w14:ligatures w14:val="none"/>
        </w:rPr>
        <w:t>else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</w:p>
    <w:p w14:paraId="2B585621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title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tex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dic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title_fon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76ED03D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# Задаём размер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шривта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угол поворота текста для осей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X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 xml:space="preserve"> и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Y</w:t>
      </w:r>
    </w:p>
    <w:p w14:paraId="7DB8E60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395DB13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yticks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rotatio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5A64BC56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Делаем размер шрифта по Х=8 и задаём название оси</w:t>
      </w:r>
    </w:p>
    <w:p w14:paraId="659A06E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proofErr w:type="spell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xlabel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r w:rsidRPr="00E15F46">
        <w:rPr>
          <w:rFonts w:eastAsia="Times New Roman" w:cs="Times New Roman"/>
          <w:color w:val="A31515"/>
          <w:kern w:val="0"/>
          <w:szCs w:val="21"/>
          <w:lang w:val="ru-RU"/>
          <w14:ligatures w14:val="none"/>
        </w:rPr>
        <w:t>'Средняя ошибка предсказаний в %'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fontsize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E15F46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8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6107E00D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Задаём расстояние меду графиками</w:t>
      </w:r>
    </w:p>
    <w:p w14:paraId="062B3089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ubplots</w:t>
      </w:r>
      <w:proofErr w:type="gramEnd"/>
      <w:r w:rsidRPr="003C283C">
        <w:rPr>
          <w:rFonts w:eastAsia="Times New Roman" w:cs="Times New Roman"/>
          <w:color w:val="795E26"/>
          <w:kern w:val="0"/>
          <w:szCs w:val="21"/>
          <w:lang w:val="ru-RU"/>
          <w14:ligatures w14:val="none"/>
        </w:rPr>
        <w:t>_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adjust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wspace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, 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hspace</w:t>
      </w:r>
      <w:proofErr w:type="spellEnd"/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=</w:t>
      </w:r>
      <w:r w:rsidRPr="003C283C">
        <w:rPr>
          <w:rFonts w:eastAsia="Times New Roman" w:cs="Times New Roman"/>
          <w:color w:val="098658"/>
          <w:kern w:val="0"/>
          <w:szCs w:val="21"/>
          <w:lang w:val="ru-RU"/>
          <w14:ligatures w14:val="none"/>
        </w:rPr>
        <w:t>0.6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)</w:t>
      </w:r>
    </w:p>
    <w:p w14:paraId="41F1BB21" w14:textId="77777777" w:rsidR="008B2B1F" w:rsidRPr="003C283C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</w:p>
    <w:p w14:paraId="71A4C62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 </w:t>
      </w:r>
      <w:r w:rsidRPr="003C283C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 xml:space="preserve"> </w:t>
      </w:r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#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Отрисовываем</w:t>
      </w:r>
      <w:proofErr w:type="spellEnd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 xml:space="preserve"> </w:t>
      </w:r>
      <w:proofErr w:type="spellStart"/>
      <w:r w:rsidRPr="00E15F46">
        <w:rPr>
          <w:rFonts w:eastAsia="Times New Roman" w:cs="Times New Roman"/>
          <w:color w:val="008000"/>
          <w:kern w:val="0"/>
          <w:szCs w:val="21"/>
          <w14:ligatures w14:val="none"/>
        </w:rPr>
        <w:t>графики</w:t>
      </w:r>
      <w:proofErr w:type="spellEnd"/>
    </w:p>
    <w:p w14:paraId="59523528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 = </w:t>
      </w: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h</w:t>
      </w:r>
      <w:proofErr w:type="spellEnd"/>
      <w:proofErr w:type="gram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type_split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round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v_info_mean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query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spellStart"/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f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currency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 xml:space="preserve"> == "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{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urrency</w:t>
      </w:r>
      <w:r w:rsidRPr="00E15F46">
        <w:rPr>
          <w:rFonts w:eastAsia="Times New Roman" w:cs="Times New Roman"/>
          <w:color w:val="0000FF"/>
          <w:kern w:val="0"/>
          <w:szCs w:val="21"/>
          <w14:ligatures w14:val="none"/>
        </w:rPr>
        <w:t>}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"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[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proofErr w:type="spellStart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error_mean</w:t>
      </w:r>
      <w:proofErr w:type="spellEnd"/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], 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2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)</w:t>
      </w:r>
    </w:p>
    <w:p w14:paraId="41CE36E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</w:p>
    <w:p w14:paraId="1F1CB03B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</w:t>
      </w:r>
      <w:proofErr w:type="spell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bar_</w:t>
      </w:r>
      <w:proofErr w:type="gramStart"/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label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(</w:t>
      </w:r>
      <w:proofErr w:type="gramEnd"/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ntaine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padding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-</w:t>
      </w:r>
      <w:r w:rsidRPr="00E15F46">
        <w:rPr>
          <w:rFonts w:eastAsia="Times New Roman" w:cs="Times New Roman"/>
          <w:color w:val="098658"/>
          <w:kern w:val="0"/>
          <w:szCs w:val="21"/>
          <w14:ligatures w14:val="none"/>
        </w:rPr>
        <w:t>10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, </w:t>
      </w:r>
      <w:r w:rsidRPr="00E15F46">
        <w:rPr>
          <w:rFonts w:eastAsia="Times New Roman" w:cs="Times New Roman"/>
          <w:color w:val="001080"/>
          <w:kern w:val="0"/>
          <w:szCs w:val="21"/>
          <w14:ligatures w14:val="none"/>
        </w:rPr>
        <w:t>color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=</w:t>
      </w:r>
      <w:r w:rsidRPr="00E15F46">
        <w:rPr>
          <w:rFonts w:eastAsia="Times New Roman" w:cs="Times New Roman"/>
          <w:color w:val="A31515"/>
          <w:kern w:val="0"/>
          <w:szCs w:val="21"/>
          <w14:ligatures w14:val="none"/>
        </w:rPr>
        <w:t>'black'</w:t>
      </w: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>)</w:t>
      </w:r>
    </w:p>
    <w:p w14:paraId="2AA19463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14:ligatures w14:val="none"/>
        </w:rPr>
      </w:pPr>
      <w:r w:rsidRPr="00E15F46">
        <w:rPr>
          <w:rFonts w:eastAsia="Times New Roman" w:cs="Times New Roman"/>
          <w:color w:val="000000"/>
          <w:kern w:val="0"/>
          <w:szCs w:val="21"/>
          <w14:ligatures w14:val="none"/>
        </w:rPr>
        <w:t xml:space="preserve">        </w:t>
      </w:r>
    </w:p>
    <w:p w14:paraId="13C66259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r w:rsidRPr="00E15F46">
        <w:rPr>
          <w:rFonts w:eastAsia="Times New Roman" w:cs="Times New Roman"/>
          <w:color w:val="008000"/>
          <w:kern w:val="0"/>
          <w:szCs w:val="21"/>
          <w:lang w:val="ru-RU"/>
          <w14:ligatures w14:val="none"/>
        </w:rPr>
        <w:t># Вывести графики на экран</w:t>
      </w:r>
    </w:p>
    <w:p w14:paraId="3CB7B5A4" w14:textId="77777777" w:rsidR="008B2B1F" w:rsidRPr="00E15F46" w:rsidRDefault="008B2B1F" w:rsidP="008B2B1F">
      <w:pPr>
        <w:pStyle w:val="TXT1"/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</w:pPr>
      <w:proofErr w:type="spellStart"/>
      <w:proofErr w:type="gramStart"/>
      <w:r w:rsidRPr="00E15F46">
        <w:rPr>
          <w:rFonts w:eastAsia="Times New Roman" w:cs="Times New Roman"/>
          <w:color w:val="267F99"/>
          <w:kern w:val="0"/>
          <w:szCs w:val="21"/>
          <w14:ligatures w14:val="none"/>
        </w:rPr>
        <w:t>plt</w:t>
      </w:r>
      <w:proofErr w:type="spell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.</w:t>
      </w:r>
      <w:r w:rsidRPr="00E15F46">
        <w:rPr>
          <w:rFonts w:eastAsia="Times New Roman" w:cs="Times New Roman"/>
          <w:color w:val="795E26"/>
          <w:kern w:val="0"/>
          <w:szCs w:val="21"/>
          <w14:ligatures w14:val="none"/>
        </w:rPr>
        <w:t>show</w:t>
      </w:r>
      <w:proofErr w:type="gramEnd"/>
      <w:r w:rsidRPr="00E15F46">
        <w:rPr>
          <w:rFonts w:eastAsia="Times New Roman" w:cs="Times New Roman"/>
          <w:color w:val="000000"/>
          <w:kern w:val="0"/>
          <w:szCs w:val="21"/>
          <w:lang w:val="ru-RU"/>
          <w14:ligatures w14:val="none"/>
        </w:rPr>
        <w:t>()</w:t>
      </w:r>
    </w:p>
    <w:p w14:paraId="47284648" w14:textId="6F1D2147" w:rsidR="00E7215B" w:rsidRPr="00E7215B" w:rsidRDefault="00E7215B" w:rsidP="00A91166">
      <w:pPr>
        <w:pStyle w:val="Title1"/>
        <w:keepNext/>
        <w:rPr>
          <w:lang w:val="ru-RU"/>
        </w:rPr>
      </w:pPr>
      <w:r w:rsidRPr="00F251DA">
        <w:rPr>
          <w:lang w:val="ru-RU"/>
        </w:rPr>
        <w:lastRenderedPageBreak/>
        <w:t>результат выполнения</w:t>
      </w:r>
    </w:p>
    <w:p w14:paraId="48C331DA" w14:textId="77777777" w:rsidR="00357356" w:rsidRDefault="00FA2ADA" w:rsidP="00357356">
      <w:pPr>
        <w:pStyle w:val="ab"/>
      </w:pPr>
      <w:r>
        <w:drawing>
          <wp:inline distT="0" distB="0" distL="0" distR="0" wp14:anchorId="019745DE" wp14:editId="0D62CD05">
            <wp:extent cx="6120130" cy="5310505"/>
            <wp:effectExtent l="0" t="0" r="0" b="4445"/>
            <wp:docPr id="1039966307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9966307" name="Рисунок 103996630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31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576E" w14:textId="4238962E" w:rsidR="00E7215B" w:rsidRPr="00CA34FD" w:rsidRDefault="00357356" w:rsidP="00357356">
      <w:pPr>
        <w:pStyle w:val="aff8"/>
      </w:pPr>
      <w:bookmarkStart w:id="82" w:name="_Ref17289481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46DA9">
        <w:rPr>
          <w:noProof/>
        </w:rPr>
        <w:t>12</w:t>
      </w:r>
      <w:r>
        <w:fldChar w:fldCharType="end"/>
      </w:r>
      <w:bookmarkEnd w:id="82"/>
      <w:r>
        <w:t>. Среднее значение ошибки предсказания в зависимости от длительности предсказания</w:t>
      </w:r>
      <w:r w:rsidR="00CA34FD" w:rsidRPr="00CA34FD">
        <w:t xml:space="preserve"> </w:t>
      </w:r>
      <w:r w:rsidR="00CA34FD">
        <w:t>и валюты</w:t>
      </w:r>
    </w:p>
    <w:p w14:paraId="5278D2EA" w14:textId="4747AD2C" w:rsidR="00CA34FD" w:rsidRDefault="00CA34FD" w:rsidP="00CA34FD">
      <w:r>
        <w:t>Ошибка предсказания курса валюты меняется, в зависимости от продолжительности предсказаний и самой валюты.</w:t>
      </w:r>
    </w:p>
    <w:p w14:paraId="47B20175" w14:textId="58C4FD01" w:rsidR="00CA34FD" w:rsidRDefault="00CA34FD" w:rsidP="00CA34FD">
      <w:r>
        <w:t>Посмотрим среднею ошибку предсказаний по всем валютам.</w:t>
      </w:r>
    </w:p>
    <w:p w14:paraId="40CB66DD" w14:textId="73D7914D" w:rsidR="00CA34FD" w:rsidRPr="00146DA9" w:rsidRDefault="00CA34FD" w:rsidP="00CA34FD">
      <w:pPr>
        <w:pStyle w:val="Title"/>
        <w:rPr>
          <w:lang w:val="ru-RU"/>
        </w:rPr>
      </w:pPr>
      <w:r w:rsidRPr="00146DA9">
        <w:rPr>
          <w:lang w:val="ru-RU"/>
        </w:rPr>
        <w:t xml:space="preserve">ячейка </w:t>
      </w:r>
      <w:r>
        <w:t>Jupiter</w:t>
      </w:r>
      <w:r w:rsidRPr="00146DA9">
        <w:rPr>
          <w:lang w:val="ru-RU"/>
        </w:rPr>
        <w:t xml:space="preserve"> </w:t>
      </w:r>
      <w:r>
        <w:t>Notebook</w:t>
      </w:r>
    </w:p>
    <w:p w14:paraId="0C95EF6D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bookmarkStart w:id="83" w:name="_Toc172787059"/>
      <w:bookmarkStart w:id="84" w:name="_Toc172357319"/>
      <w:r w:rsidRPr="00146DA9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группируем средние значения в зависимости от типа разбиения</w:t>
      </w:r>
    </w:p>
    <w:p w14:paraId="6F0EEA28" w14:textId="77777777" w:rsidR="00CA34FD" w:rsidRPr="00146DA9" w:rsidRDefault="00CA34FD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</w:t>
      </w:r>
      <w:proofErr w:type="gram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info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groupby</w:t>
      </w:r>
      <w:proofErr w:type="spellEnd"/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type_split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s_index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000FF"/>
          <w:kern w:val="0"/>
          <w:szCs w:val="18"/>
          <w14:ligatures w14:val="none"/>
        </w:rPr>
        <w:t>Fals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.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ag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ename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umn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{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: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})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ort_values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by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error_mean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3C47CF99" w14:textId="77777777" w:rsidR="00CA34FD" w:rsidRPr="00146DA9" w:rsidRDefault="00CA34FD" w:rsidP="00146DA9">
      <w:pPr>
        <w:pStyle w:val="TXT1"/>
        <w:rPr>
          <w:szCs w:val="18"/>
        </w:rPr>
      </w:pPr>
    </w:p>
    <w:p w14:paraId="0937027D" w14:textId="7C3D7E72" w:rsidR="00146DA9" w:rsidRPr="00445493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Отрисуем график средней ошибки в зависимости от продолжительности пре</w:t>
      </w:r>
      <w:r w:rsidR="00661321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д</w:t>
      </w:r>
      <w:r w:rsidRPr="00445493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сказаний</w:t>
      </w:r>
    </w:p>
    <w:p w14:paraId="1E67358D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Стиль заголовков</w:t>
      </w:r>
    </w:p>
    <w:p w14:paraId="787E284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= {</w:t>
      </w:r>
    </w:p>
    <w:p w14:paraId="1ADC25A1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 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 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fontsize</w:t>
      </w:r>
      <w:proofErr w:type="spellEnd"/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"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: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4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,</w:t>
      </w:r>
    </w:p>
    <w:p w14:paraId="0A9C527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}</w:t>
      </w:r>
    </w:p>
    <w:p w14:paraId="2A13F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5A3C8220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даём размер полотна</w:t>
      </w:r>
    </w:p>
    <w:p w14:paraId="5E58F0EC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figure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igsize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[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7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5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])</w:t>
      </w:r>
    </w:p>
    <w:p w14:paraId="151F6BC6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71763CD4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Заголовок графика</w:t>
      </w:r>
    </w:p>
    <w:p w14:paraId="6008902B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title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курса валют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y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1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dic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title</w:t>
      </w:r>
      <w:r w:rsidRPr="008B209A">
        <w:rPr>
          <w:rFonts w:eastAsia="Times New Roman" w:cs="Times New Roman"/>
          <w:color w:val="001080"/>
          <w:kern w:val="0"/>
          <w:szCs w:val="18"/>
          <w:lang w:val="ru-RU"/>
          <w14:ligatures w14:val="none"/>
        </w:rPr>
        <w:t>_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438FA4E7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# Задаём размер </w:t>
      </w:r>
      <w:proofErr w:type="spellStart"/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шривта</w:t>
      </w:r>
      <w:proofErr w:type="spellEnd"/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и угол поворота текста для осей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X</w:t>
      </w: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 xml:space="preserve"> и </w:t>
      </w: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Y</w:t>
      </w:r>
    </w:p>
    <w:p w14:paraId="78B5FF3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ticks</w:t>
      </w:r>
      <w:proofErr w:type="spellEnd"/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790DD8BE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yticks</w:t>
      </w:r>
      <w:proofErr w:type="spellEnd"/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8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rotation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2340EE88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Делаем размер шрифта по Х=8 и задаём название оси</w:t>
      </w:r>
    </w:p>
    <w:p w14:paraId="0D0B947A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proofErr w:type="spellStart"/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xlabel</w:t>
      </w:r>
      <w:proofErr w:type="spellEnd"/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</w:t>
      </w:r>
      <w:r w:rsidRPr="008B209A">
        <w:rPr>
          <w:rFonts w:eastAsia="Times New Roman" w:cs="Times New Roman"/>
          <w:color w:val="A31515"/>
          <w:kern w:val="0"/>
          <w:szCs w:val="18"/>
          <w:lang w:val="ru-RU"/>
          <w14:ligatures w14:val="none"/>
        </w:rPr>
        <w:t>'Средняя ошибка предсказаний в %'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 xml:space="preserve">, 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fontsize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=</w:t>
      </w:r>
      <w:r w:rsidRPr="008B209A">
        <w:rPr>
          <w:rFonts w:eastAsia="Times New Roman" w:cs="Times New Roman"/>
          <w:color w:val="098658"/>
          <w:kern w:val="0"/>
          <w:szCs w:val="18"/>
          <w:lang w:val="ru-RU"/>
          <w14:ligatures w14:val="none"/>
        </w:rPr>
        <w:t>8</w:t>
      </w:r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)</w:t>
      </w:r>
    </w:p>
    <w:p w14:paraId="104BC139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</w:p>
    <w:p w14:paraId="45406453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# </w:t>
      </w:r>
      <w:proofErr w:type="spellStart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Отрисовываем</w:t>
      </w:r>
      <w:proofErr w:type="spellEnd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 xml:space="preserve"> </w:t>
      </w:r>
      <w:proofErr w:type="spellStart"/>
      <w:r w:rsidRPr="00146DA9">
        <w:rPr>
          <w:rFonts w:eastAsia="Times New Roman" w:cs="Times New Roman"/>
          <w:color w:val="008000"/>
          <w:kern w:val="0"/>
          <w:szCs w:val="18"/>
          <w14:ligatures w14:val="none"/>
        </w:rPr>
        <w:t>графики</w:t>
      </w:r>
      <w:proofErr w:type="spellEnd"/>
    </w:p>
    <w:p w14:paraId="52559BF8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 = </w:t>
      </w: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h</w:t>
      </w:r>
      <w:proofErr w:type="spellEnd"/>
      <w:proofErr w:type="gram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type_split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round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spellStart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v_general_info_mean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[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proofErr w:type="spellStart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error_mean</w:t>
      </w:r>
      <w:proofErr w:type="spellEnd"/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], 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2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)</w:t>
      </w:r>
    </w:p>
    <w:p w14:paraId="394D4E70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</w:p>
    <w:p w14:paraId="65C6F441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proofErr w:type="spell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bar_</w:t>
      </w:r>
      <w:proofErr w:type="gramStart"/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label</w:t>
      </w:r>
      <w:proofErr w:type="spellEnd"/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(</w:t>
      </w:r>
      <w:proofErr w:type="gramEnd"/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ntaine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padding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-</w:t>
      </w:r>
      <w:r w:rsidRPr="00146DA9">
        <w:rPr>
          <w:rFonts w:eastAsia="Times New Roman" w:cs="Times New Roman"/>
          <w:color w:val="098658"/>
          <w:kern w:val="0"/>
          <w:szCs w:val="18"/>
          <w14:ligatures w14:val="none"/>
        </w:rPr>
        <w:t>10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, </w:t>
      </w:r>
      <w:r w:rsidRPr="00146DA9">
        <w:rPr>
          <w:rFonts w:eastAsia="Times New Roman" w:cs="Times New Roman"/>
          <w:color w:val="001080"/>
          <w:kern w:val="0"/>
          <w:szCs w:val="18"/>
          <w14:ligatures w14:val="none"/>
        </w:rPr>
        <w:t>color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=</w:t>
      </w:r>
      <w:r w:rsidRPr="00146DA9">
        <w:rPr>
          <w:rFonts w:eastAsia="Times New Roman" w:cs="Times New Roman"/>
          <w:color w:val="A31515"/>
          <w:kern w:val="0"/>
          <w:szCs w:val="18"/>
          <w14:ligatures w14:val="none"/>
        </w:rPr>
        <w:t>'black'</w:t>
      </w: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>)</w:t>
      </w:r>
    </w:p>
    <w:p w14:paraId="1C954C17" w14:textId="77777777" w:rsidR="00146DA9" w:rsidRPr="00146DA9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14:ligatures w14:val="none"/>
        </w:rPr>
      </w:pPr>
      <w:r w:rsidRPr="00146DA9">
        <w:rPr>
          <w:rFonts w:eastAsia="Times New Roman" w:cs="Times New Roman"/>
          <w:color w:val="000000"/>
          <w:kern w:val="0"/>
          <w:szCs w:val="18"/>
          <w14:ligatures w14:val="none"/>
        </w:rPr>
        <w:t xml:space="preserve">        </w:t>
      </w:r>
    </w:p>
    <w:p w14:paraId="2694C61B" w14:textId="6B07297F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r w:rsidRPr="008B209A">
        <w:rPr>
          <w:rFonts w:eastAsia="Times New Roman" w:cs="Times New Roman"/>
          <w:color w:val="008000"/>
          <w:kern w:val="0"/>
          <w:szCs w:val="18"/>
          <w:lang w:val="ru-RU"/>
          <w14:ligatures w14:val="none"/>
        </w:rPr>
        <w:t># Вывести график на экран</w:t>
      </w:r>
    </w:p>
    <w:p w14:paraId="3480B2AE" w14:textId="77777777" w:rsidR="00146DA9" w:rsidRPr="008B209A" w:rsidRDefault="00146DA9" w:rsidP="00146DA9">
      <w:pPr>
        <w:pStyle w:val="TXT1"/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</w:pPr>
      <w:proofErr w:type="spellStart"/>
      <w:proofErr w:type="gramStart"/>
      <w:r w:rsidRPr="00146DA9">
        <w:rPr>
          <w:rFonts w:eastAsia="Times New Roman" w:cs="Times New Roman"/>
          <w:color w:val="267F99"/>
          <w:kern w:val="0"/>
          <w:szCs w:val="18"/>
          <w14:ligatures w14:val="none"/>
        </w:rPr>
        <w:t>plt</w:t>
      </w:r>
      <w:proofErr w:type="spell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.</w:t>
      </w:r>
      <w:r w:rsidRPr="00146DA9">
        <w:rPr>
          <w:rFonts w:eastAsia="Times New Roman" w:cs="Times New Roman"/>
          <w:color w:val="795E26"/>
          <w:kern w:val="0"/>
          <w:szCs w:val="18"/>
          <w14:ligatures w14:val="none"/>
        </w:rPr>
        <w:t>show</w:t>
      </w:r>
      <w:proofErr w:type="gramEnd"/>
      <w:r w:rsidRPr="008B209A">
        <w:rPr>
          <w:rFonts w:eastAsia="Times New Roman" w:cs="Times New Roman"/>
          <w:color w:val="000000"/>
          <w:kern w:val="0"/>
          <w:szCs w:val="18"/>
          <w:lang w:val="ru-RU"/>
          <w14:ligatures w14:val="none"/>
        </w:rPr>
        <w:t>()</w:t>
      </w:r>
    </w:p>
    <w:p w14:paraId="0EC6DF53" w14:textId="6B63F624" w:rsidR="00CA34FD" w:rsidRPr="000152A5" w:rsidRDefault="00146DA9" w:rsidP="00146DA9">
      <w:pPr>
        <w:pStyle w:val="Title1"/>
        <w:rPr>
          <w:lang w:val="ru-RU"/>
        </w:rPr>
      </w:pPr>
      <w:r w:rsidRPr="000152A5">
        <w:rPr>
          <w:lang w:val="ru-RU"/>
        </w:rPr>
        <w:t>результат выполнения</w:t>
      </w:r>
    </w:p>
    <w:p w14:paraId="76DAAC6D" w14:textId="3A7707B9" w:rsidR="00146DA9" w:rsidRDefault="001159DF" w:rsidP="00146DA9">
      <w:pPr>
        <w:pStyle w:val="ab"/>
      </w:pPr>
      <w:r>
        <w:drawing>
          <wp:inline distT="0" distB="0" distL="0" distR="0" wp14:anchorId="0370264B" wp14:editId="20665DAE">
            <wp:extent cx="4440725" cy="3316491"/>
            <wp:effectExtent l="0" t="0" r="0" b="0"/>
            <wp:docPr id="1104340928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340928" name="Рисунок 1104340928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5907" cy="3335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CCD6D" w14:textId="2FB114D8" w:rsidR="00146DA9" w:rsidRDefault="00146DA9" w:rsidP="00983752">
      <w:pPr>
        <w:pStyle w:val="aff8"/>
      </w:pPr>
      <w:bookmarkStart w:id="85" w:name="_Ref172894525"/>
      <w:bookmarkStart w:id="86" w:name="_Ref17289449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bookmarkEnd w:id="85"/>
      <w:r>
        <w:t>. Общая средняя ошибка предсказаний курса валют</w:t>
      </w:r>
      <w:bookmarkEnd w:id="86"/>
    </w:p>
    <w:p w14:paraId="4313D876" w14:textId="0D7C483E" w:rsidR="00146DA9" w:rsidRPr="00146DA9" w:rsidRDefault="00983752" w:rsidP="00CA34FD">
      <w:r>
        <w:t xml:space="preserve">В среднем курсы валют хорошо предсказываются на короткий период и с увеличением периода предсказания, точность предсказаний снижается. </w:t>
      </w:r>
    </w:p>
    <w:p w14:paraId="0327AECD" w14:textId="2FEE2006" w:rsidR="00CA11FD" w:rsidRDefault="00CA11FD" w:rsidP="00CA11FD">
      <w:pPr>
        <w:pStyle w:val="a0"/>
      </w:pPr>
      <w:r>
        <w:t>Автоматизация процесса</w:t>
      </w:r>
      <w:bookmarkEnd w:id="83"/>
    </w:p>
    <w:p w14:paraId="2A6F1E23" w14:textId="63A13B76" w:rsidR="00872741" w:rsidRDefault="00872741" w:rsidP="00CA11FD">
      <w:r>
        <w:t>Для добавления/удаления признаков (фич) или целевых переменных (</w:t>
      </w:r>
      <w:proofErr w:type="spellStart"/>
      <w:r>
        <w:t>таргет</w:t>
      </w:r>
      <w:r w:rsidR="00735F16">
        <w:t>ов</w:t>
      </w:r>
      <w:proofErr w:type="spellEnd"/>
      <w:r>
        <w:t xml:space="preserve">) не потребуется изменять код ноутбука, для этого нужно добавить/удалить </w:t>
      </w:r>
      <w:proofErr w:type="spellStart"/>
      <w:r>
        <w:t>датасет</w:t>
      </w:r>
      <w:proofErr w:type="spellEnd"/>
      <w:r>
        <w:t xml:space="preserve"> в директори</w:t>
      </w:r>
      <w:r w:rsidR="006B5D4E">
        <w:t>и</w:t>
      </w:r>
      <w:r>
        <w:t xml:space="preserve"> откуда производится чтение </w:t>
      </w:r>
      <w:proofErr w:type="spellStart"/>
      <w:r>
        <w:t>датасетов</w:t>
      </w:r>
      <w:proofErr w:type="spellEnd"/>
      <w:r>
        <w:t xml:space="preserve"> (пункт </w:t>
      </w:r>
      <w:r>
        <w:fldChar w:fldCharType="begin"/>
      </w:r>
      <w:r>
        <w:instrText xml:space="preserve"> REF _Ref172889049 \r \h </w:instrText>
      </w:r>
      <w:r>
        <w:fldChar w:fldCharType="separate"/>
      </w:r>
      <w:r>
        <w:t>2.6</w:t>
      </w:r>
      <w:r>
        <w:fldChar w:fldCharType="end"/>
      </w:r>
      <w:r>
        <w:t>).</w:t>
      </w:r>
    </w:p>
    <w:p w14:paraId="43B71C1D" w14:textId="1E024F87" w:rsidR="00CA11FD" w:rsidRDefault="00872741" w:rsidP="00CA11FD">
      <w:r>
        <w:lastRenderedPageBreak/>
        <w:t>На графиках возможно потребуется скорре</w:t>
      </w:r>
      <w:r w:rsidR="005376E8">
        <w:t xml:space="preserve">ктировать размер полотна, для лучшего отображения. Добавление новых графиков для каждого </w:t>
      </w:r>
      <w:proofErr w:type="spellStart"/>
      <w:r w:rsidR="005376E8">
        <w:t>таргета</w:t>
      </w:r>
      <w:proofErr w:type="spellEnd"/>
      <w:r w:rsidR="005376E8">
        <w:t xml:space="preserve"> и фичи происходит в автоматическом режиме (пункты: </w:t>
      </w:r>
      <w:r w:rsidR="005376E8">
        <w:fldChar w:fldCharType="begin"/>
      </w:r>
      <w:r w:rsidR="005376E8">
        <w:instrText xml:space="preserve"> REF _Ref172889521 \r \h </w:instrText>
      </w:r>
      <w:r w:rsidR="005376E8">
        <w:fldChar w:fldCharType="separate"/>
      </w:r>
      <w:r w:rsidR="005376E8">
        <w:t>2.7.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575 \r \h </w:instrText>
      </w:r>
      <w:r w:rsidR="005376E8">
        <w:fldChar w:fldCharType="separate"/>
      </w:r>
      <w:r w:rsidR="005376E8">
        <w:t>2.16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00 \r \h </w:instrText>
      </w:r>
      <w:r w:rsidR="005376E8">
        <w:fldChar w:fldCharType="separate"/>
      </w:r>
      <w:r w:rsidR="005376E8">
        <w:t>2.17</w:t>
      </w:r>
      <w:r w:rsidR="005376E8">
        <w:fldChar w:fldCharType="end"/>
      </w:r>
      <w:r w:rsidR="005376E8">
        <w:t xml:space="preserve">, </w:t>
      </w:r>
      <w:r w:rsidR="005376E8">
        <w:fldChar w:fldCharType="begin"/>
      </w:r>
      <w:r w:rsidR="005376E8">
        <w:instrText xml:space="preserve"> REF _Ref172889633 \r \h </w:instrText>
      </w:r>
      <w:r w:rsidR="005376E8">
        <w:fldChar w:fldCharType="separate"/>
      </w:r>
      <w:r w:rsidR="005376E8">
        <w:t>2.18</w:t>
      </w:r>
      <w:r w:rsidR="005376E8">
        <w:fldChar w:fldCharType="end"/>
      </w:r>
      <w:r w:rsidR="005376E8">
        <w:t>).</w:t>
      </w:r>
    </w:p>
    <w:p w14:paraId="4C35E484" w14:textId="7B13F8DD" w:rsidR="000D6557" w:rsidRPr="00CA11FD" w:rsidRDefault="00F7308F" w:rsidP="00CA11FD">
      <w:r>
        <w:t>В автоматическом режиме на графиках</w:t>
      </w:r>
      <w:r w:rsidR="000D6557">
        <w:t xml:space="preserve"> также будут </w:t>
      </w:r>
      <w:r w:rsidR="009253E3">
        <w:t>добавляться</w:t>
      </w:r>
      <w:r w:rsidR="000D6557">
        <w:t xml:space="preserve"> более понятные название </w:t>
      </w:r>
      <w:proofErr w:type="spellStart"/>
      <w:r w:rsidR="000D6557">
        <w:t>таргетов</w:t>
      </w:r>
      <w:proofErr w:type="spellEnd"/>
      <w:r w:rsidR="000D6557">
        <w:t xml:space="preserve"> (пункт </w:t>
      </w:r>
      <w:r w:rsidR="000D6557">
        <w:fldChar w:fldCharType="begin"/>
      </w:r>
      <w:r w:rsidR="000D6557">
        <w:instrText xml:space="preserve"> REF _Ref172890308 \r \h </w:instrText>
      </w:r>
      <w:r w:rsidR="000D6557">
        <w:fldChar w:fldCharType="separate"/>
      </w:r>
      <w:r w:rsidR="000D6557">
        <w:t>2.7.5</w:t>
      </w:r>
      <w:r w:rsidR="000D6557">
        <w:fldChar w:fldCharType="end"/>
      </w:r>
      <w:r w:rsidR="000D6557">
        <w:t>)</w:t>
      </w:r>
    </w:p>
    <w:p w14:paraId="75666BC6" w14:textId="784B7DD8" w:rsidR="00B40711" w:rsidRPr="00E825B6" w:rsidRDefault="00922FF1" w:rsidP="00C45742">
      <w:pPr>
        <w:pStyle w:val="a1"/>
      </w:pPr>
      <w:bookmarkStart w:id="87" w:name="_Toc172787060"/>
      <w:r>
        <w:lastRenderedPageBreak/>
        <w:t>Заключение</w:t>
      </w:r>
      <w:bookmarkEnd w:id="84"/>
      <w:bookmarkEnd w:id="87"/>
    </w:p>
    <w:p w14:paraId="5782DDC0" w14:textId="678E6DA4" w:rsidR="00401AA3" w:rsidRDefault="00F663A6" w:rsidP="00F663A6">
      <w:r>
        <w:t xml:space="preserve">В ходе выполнения этого дипломного проекта было установлено, что в среднем модель машинного обучения </w:t>
      </w:r>
      <w:proofErr w:type="spellStart"/>
      <w:r w:rsidRPr="005448AE">
        <w:rPr>
          <w:rStyle w:val="bash0"/>
        </w:rPr>
        <w:t>RandomForestRegressor</w:t>
      </w:r>
      <w:proofErr w:type="spellEnd"/>
      <w:r>
        <w:t xml:space="preserve"> может ошибаться в </w:t>
      </w:r>
      <w:r w:rsidR="005448AE">
        <w:t>средних курсах валют, предсказанных за определённый временной интервал</w:t>
      </w:r>
      <w:r>
        <w:t>:</w:t>
      </w:r>
    </w:p>
    <w:p w14:paraId="03BA43AD" w14:textId="475623EF" w:rsidR="00F663A6" w:rsidRDefault="00F663A6" w:rsidP="00F663A6">
      <w:r>
        <w:t xml:space="preserve">ошибка прогноза </w:t>
      </w:r>
      <w:r w:rsidR="005448AE">
        <w:t>среднего курса за</w:t>
      </w:r>
      <w:r>
        <w:t xml:space="preserve"> неделю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0.75%</w:t>
      </w:r>
    </w:p>
    <w:p w14:paraId="0CE67B3B" w14:textId="1BE39BD1" w:rsidR="00903CAA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месяц –</w:t>
      </w:r>
      <w:r w:rsidR="005448AE">
        <w:t xml:space="preserve"> </w:t>
      </w:r>
      <w:r w:rsidR="005448AE" w:rsidRPr="005448AE">
        <w:rPr>
          <w:rStyle w:val="bash0"/>
        </w:rPr>
        <w:t>2.85%</w:t>
      </w:r>
    </w:p>
    <w:p w14:paraId="22BA0819" w14:textId="4D6015C5" w:rsidR="00F663A6" w:rsidRDefault="00F663A6" w:rsidP="00F536FE">
      <w:r>
        <w:t xml:space="preserve">ошибка прогноза </w:t>
      </w:r>
      <w:r w:rsidR="005448AE">
        <w:t xml:space="preserve">среднего курса за </w:t>
      </w:r>
      <w:r>
        <w:t>квартал –</w:t>
      </w:r>
      <w:r w:rsidR="005448AE">
        <w:t xml:space="preserve"> </w:t>
      </w:r>
      <w:r w:rsidR="005448AE" w:rsidRPr="005448AE">
        <w:rPr>
          <w:rStyle w:val="bash0"/>
        </w:rPr>
        <w:t>5.1%</w:t>
      </w:r>
    </w:p>
    <w:p w14:paraId="6282144B" w14:textId="2B9AC6EB" w:rsidR="00F663A6" w:rsidRDefault="00F663A6" w:rsidP="00F536FE">
      <w:pPr>
        <w:rPr>
          <w:rStyle w:val="bash0"/>
        </w:rPr>
      </w:pPr>
      <w:r>
        <w:t xml:space="preserve">ошибка прогноза </w:t>
      </w:r>
      <w:r w:rsidR="005448AE">
        <w:t xml:space="preserve">среднего курса за </w:t>
      </w:r>
      <w:r>
        <w:t xml:space="preserve">год </w:t>
      </w:r>
      <w:r w:rsidR="005448AE">
        <w:t>–</w:t>
      </w:r>
      <w:r>
        <w:t xml:space="preserve"> </w:t>
      </w:r>
      <w:r w:rsidR="005448AE" w:rsidRPr="005448AE">
        <w:rPr>
          <w:rStyle w:val="bash0"/>
        </w:rPr>
        <w:t>7.9%</w:t>
      </w:r>
    </w:p>
    <w:p w14:paraId="4D61487F" w14:textId="77777777" w:rsidR="00D040D0" w:rsidRDefault="00D040D0" w:rsidP="00F536FE"/>
    <w:p w14:paraId="2677CFF5" w14:textId="154B62DE" w:rsidR="00D040D0" w:rsidRDefault="005448AE" w:rsidP="00D040D0">
      <w:pPr>
        <w:rPr>
          <w:color w:val="auto"/>
        </w:rPr>
      </w:pPr>
      <w:r>
        <w:t>То есть это средние показатели</w:t>
      </w:r>
      <w:r w:rsidR="00D040D0">
        <w:t xml:space="preserve"> курсов валют,</w:t>
      </w:r>
      <w:r>
        <w:t xml:space="preserve"> </w:t>
      </w:r>
      <w:r w:rsidR="00D040D0">
        <w:t xml:space="preserve">полученные на отрезках времени 10 лет, 10 кварталов, 10 месяцев, 10 недель для валют: </w:t>
      </w:r>
      <w:r w:rsidR="00D040D0" w:rsidRPr="00D040D0">
        <w:rPr>
          <w:color w:val="auto"/>
        </w:rPr>
        <w:t>швейцарский франк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евро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японская иен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доллар США</w:t>
      </w:r>
      <w:r w:rsidR="00D040D0">
        <w:rPr>
          <w:color w:val="auto"/>
        </w:rPr>
        <w:t xml:space="preserve">, </w:t>
      </w:r>
      <w:r w:rsidR="00D040D0" w:rsidRPr="00D040D0">
        <w:rPr>
          <w:color w:val="auto"/>
        </w:rPr>
        <w:t>китайский юань</w:t>
      </w:r>
      <w:r w:rsidR="00DC4D8F">
        <w:rPr>
          <w:color w:val="auto"/>
        </w:rPr>
        <w:t xml:space="preserve"> (</w:t>
      </w:r>
      <w:r w:rsidR="00DC4D8F">
        <w:rPr>
          <w:color w:val="auto"/>
        </w:rPr>
        <w:fldChar w:fldCharType="begin"/>
      </w:r>
      <w:r w:rsidR="00DC4D8F">
        <w:rPr>
          <w:color w:val="auto"/>
        </w:rPr>
        <w:instrText xml:space="preserve"> REF  _Ref172894525 \* Lower \h  \* MERGEFORMAT </w:instrText>
      </w:r>
      <w:r w:rsidR="00DC4D8F">
        <w:rPr>
          <w:color w:val="auto"/>
        </w:rPr>
      </w:r>
      <w:r w:rsidR="00DC4D8F">
        <w:rPr>
          <w:color w:val="auto"/>
        </w:rPr>
        <w:fldChar w:fldCharType="separate"/>
      </w:r>
      <w:r w:rsidR="00DC4D8F">
        <w:t xml:space="preserve">рисунок </w:t>
      </w:r>
      <w:r w:rsidR="00DC4D8F">
        <w:rPr>
          <w:noProof/>
        </w:rPr>
        <w:t>13</w:t>
      </w:r>
      <w:r w:rsidR="00DC4D8F">
        <w:rPr>
          <w:color w:val="auto"/>
        </w:rPr>
        <w:fldChar w:fldCharType="end"/>
      </w:r>
      <w:r w:rsidR="00DC4D8F">
        <w:rPr>
          <w:color w:val="auto"/>
        </w:rPr>
        <w:t>).</w:t>
      </w:r>
    </w:p>
    <w:p w14:paraId="6B960586" w14:textId="5FC47E5C" w:rsidR="00DC4D8F" w:rsidRDefault="00DC4D8F" w:rsidP="00D040D0">
      <w:pPr>
        <w:rPr>
          <w:color w:val="auto"/>
        </w:rPr>
      </w:pPr>
      <w:r>
        <w:rPr>
          <w:color w:val="auto"/>
        </w:rPr>
        <w:fldChar w:fldCharType="begin"/>
      </w:r>
      <w:r>
        <w:rPr>
          <w:color w:val="auto"/>
        </w:rPr>
        <w:instrText xml:space="preserve"> REF _Ref172894813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12</w:t>
      </w:r>
      <w:r>
        <w:rPr>
          <w:color w:val="auto"/>
        </w:rPr>
        <w:fldChar w:fldCharType="end"/>
      </w:r>
      <w:r>
        <w:rPr>
          <w:color w:val="auto"/>
        </w:rPr>
        <w:t xml:space="preserve"> показывает, что у каждой валюты есть собственные показатели эффективности предсказания.</w:t>
      </w:r>
      <w:r w:rsidR="003D5188">
        <w:rPr>
          <w:color w:val="auto"/>
        </w:rPr>
        <w:t xml:space="preserve"> </w:t>
      </w:r>
      <w:r>
        <w:rPr>
          <w:color w:val="auto"/>
        </w:rPr>
        <w:fldChar w:fldCharType="begin"/>
      </w:r>
      <w:r>
        <w:instrText xml:space="preserve"> REF _Ref172895040 \h </w:instrText>
      </w:r>
      <w:r>
        <w:rPr>
          <w:color w:val="auto"/>
        </w:rPr>
      </w:r>
      <w:r>
        <w:rPr>
          <w:color w:val="auto"/>
        </w:rPr>
        <w:fldChar w:fldCharType="separate"/>
      </w:r>
      <w:r>
        <w:t xml:space="preserve">Рисунок </w:t>
      </w:r>
      <w:r>
        <w:rPr>
          <w:noProof/>
        </w:rPr>
        <w:t>9</w:t>
      </w:r>
      <w:r>
        <w:rPr>
          <w:color w:val="auto"/>
        </w:rPr>
        <w:fldChar w:fldCharType="end"/>
      </w:r>
      <w:r w:rsidR="007F2FFC">
        <w:rPr>
          <w:color w:val="auto"/>
        </w:rPr>
        <w:t xml:space="preserve"> показывает важность признаков для курса каждой валюты.</w:t>
      </w:r>
      <w:r w:rsidR="003D5188">
        <w:rPr>
          <w:color w:val="auto"/>
        </w:rPr>
        <w:t xml:space="preserve"> </w:t>
      </w:r>
      <w:r w:rsidR="007F2FFC">
        <w:rPr>
          <w:color w:val="auto"/>
        </w:rPr>
        <w:t xml:space="preserve">Динамику предсказаний для разных валют и временных отрезков отображает </w:t>
      </w:r>
      <w:r w:rsidR="007F2FFC">
        <w:rPr>
          <w:color w:val="auto"/>
        </w:rPr>
        <w:fldChar w:fldCharType="begin"/>
      </w:r>
      <w:r w:rsidR="007F2FFC">
        <w:rPr>
          <w:color w:val="auto"/>
        </w:rPr>
        <w:instrText xml:space="preserve"> REF  _Ref172895313 \* Lower \h  \* MERGEFORMAT </w:instrText>
      </w:r>
      <w:r w:rsidR="007F2FFC">
        <w:rPr>
          <w:color w:val="auto"/>
        </w:rPr>
      </w:r>
      <w:r w:rsidR="007F2FFC">
        <w:rPr>
          <w:color w:val="auto"/>
        </w:rPr>
        <w:fldChar w:fldCharType="separate"/>
      </w:r>
      <w:r w:rsidR="007F2FFC">
        <w:t xml:space="preserve">рисунок </w:t>
      </w:r>
      <w:r w:rsidR="007F2FFC">
        <w:rPr>
          <w:noProof/>
        </w:rPr>
        <w:t>7</w:t>
      </w:r>
      <w:r w:rsidR="007F2FFC">
        <w:rPr>
          <w:color w:val="auto"/>
        </w:rPr>
        <w:fldChar w:fldCharType="end"/>
      </w:r>
      <w:r w:rsidR="007F2FFC">
        <w:rPr>
          <w:color w:val="auto"/>
        </w:rPr>
        <w:t xml:space="preserve">. </w:t>
      </w:r>
    </w:p>
    <w:p w14:paraId="667EDC94" w14:textId="77777777" w:rsidR="00F20907" w:rsidRDefault="00F20907" w:rsidP="00D040D0">
      <w:pPr>
        <w:rPr>
          <w:color w:val="auto"/>
        </w:rPr>
      </w:pPr>
    </w:p>
    <w:p w14:paraId="7449A0CD" w14:textId="5B528E5E" w:rsidR="00F20907" w:rsidRDefault="00F20907" w:rsidP="00D040D0">
      <w:pPr>
        <w:rPr>
          <w:color w:val="auto"/>
        </w:rPr>
      </w:pPr>
      <w:r>
        <w:rPr>
          <w:color w:val="auto"/>
        </w:rPr>
        <w:t xml:space="preserve">Проанализировав </w:t>
      </w:r>
      <w:r w:rsidR="002C0DC4">
        <w:rPr>
          <w:color w:val="auto"/>
        </w:rPr>
        <w:t>эти графики,</w:t>
      </w:r>
      <w:r>
        <w:rPr>
          <w:color w:val="auto"/>
        </w:rPr>
        <w:t xml:space="preserve"> можно сделать вывод, что курс валют в большей части зависит от стоимости драгоценных металлов, а также на курс валюты влияет политическая ситуация.</w:t>
      </w:r>
      <w:r w:rsidR="002C0DC4">
        <w:rPr>
          <w:color w:val="auto"/>
        </w:rPr>
        <w:t xml:space="preserve"> Чем короче временной интервал прогноза, тем точнее прогноз.</w:t>
      </w:r>
    </w:p>
    <w:p w14:paraId="762D8CE1" w14:textId="77777777" w:rsidR="008F3E71" w:rsidRDefault="008F3E71" w:rsidP="00D040D0">
      <w:pPr>
        <w:rPr>
          <w:color w:val="auto"/>
        </w:rPr>
      </w:pPr>
    </w:p>
    <w:p w14:paraId="44EBBEE8" w14:textId="67D57061" w:rsidR="008F3E71" w:rsidRDefault="008F3E71" w:rsidP="00D040D0">
      <w:r>
        <w:rPr>
          <w:color w:val="auto"/>
        </w:rPr>
        <w:t xml:space="preserve">Практическая значимость работы может состоять в </w:t>
      </w:r>
      <w:r w:rsidR="00A206BE">
        <w:rPr>
          <w:color w:val="auto"/>
        </w:rPr>
        <w:t>том,</w:t>
      </w:r>
      <w:r>
        <w:rPr>
          <w:color w:val="auto"/>
        </w:rPr>
        <w:t xml:space="preserve"> что, эмулируя нужные нам признаки мы можем спрогнозировать курс интересующей нас валюты </w:t>
      </w:r>
      <w:r w:rsidR="00A206BE">
        <w:rPr>
          <w:color w:val="auto"/>
        </w:rPr>
        <w:t xml:space="preserve">на заданный промежуток времени. Например, изменим цену на палладий за неделю </w:t>
      </w:r>
      <w:r w:rsidR="003D5188">
        <w:rPr>
          <w:color w:val="auto"/>
        </w:rPr>
        <w:t>мы</w:t>
      </w:r>
      <w:r w:rsidR="00A206BE">
        <w:rPr>
          <w:color w:val="auto"/>
        </w:rPr>
        <w:t xml:space="preserve"> спрогнозируем какая, может быть, средняя цена разных валют за этот промежуток времени.</w:t>
      </w:r>
    </w:p>
    <w:p w14:paraId="2CE1AC6A" w14:textId="44AB7325" w:rsidR="008E4FFD" w:rsidRDefault="00D040D0" w:rsidP="00A206BE">
      <w:r>
        <w:t xml:space="preserve"> </w:t>
      </w:r>
      <w:r w:rsidR="005448AE">
        <w:t xml:space="preserve"> </w:t>
      </w:r>
      <w:r w:rsidR="002F191E" w:rsidRPr="00E825B6">
        <w:t xml:space="preserve"> </w:t>
      </w:r>
      <w:r w:rsidR="00A35255" w:rsidRPr="00E825B6">
        <w:t xml:space="preserve"> </w:t>
      </w:r>
    </w:p>
    <w:p w14:paraId="721E66F5" w14:textId="4769AFB5" w:rsidR="00A206BE" w:rsidRPr="007629A6" w:rsidRDefault="00A206BE" w:rsidP="00A206BE">
      <w:pPr>
        <w:rPr>
          <w:lang w:val="en-US"/>
        </w:rPr>
      </w:pPr>
      <w:r>
        <w:t xml:space="preserve">С данным ноутбуком можно проверять влияние на курс валюты различных признаков (фич), а также экспериментировать с другими валютами в качестве </w:t>
      </w:r>
      <w:proofErr w:type="spellStart"/>
      <w:r>
        <w:t>таргета</w:t>
      </w:r>
      <w:proofErr w:type="spellEnd"/>
      <w:r w:rsidR="00B12CB6">
        <w:t>. Следует заметить, что время выполнения этого ноутбука на обычном ПК занимает несколько часов. Для ускорения процесса вычисления можно воспользоваться облачными вычислениями</w:t>
      </w:r>
      <w:r w:rsidR="007629A6">
        <w:rPr>
          <w:lang w:val="en-US"/>
        </w:rPr>
        <w:t xml:space="preserve"> </w:t>
      </w:r>
      <w:r w:rsidR="007629A6">
        <w:rPr>
          <w:lang w:val="en-US"/>
        </w:rPr>
        <w:fldChar w:fldCharType="begin"/>
      </w:r>
      <w:r w:rsidR="007629A6">
        <w:rPr>
          <w:lang w:val="en-US"/>
        </w:rPr>
        <w:instrText xml:space="preserve"> ADDIN ZOTERO_ITEM CSL_CITATION {"citationID":"j3b2tGA3","properties":{"formattedCitation":"[9]","plainCitation":"[9]","noteIndex":0},"citationItems":[{"id":31,"uris":["http://zotero.org/users/local/ccYgADcV/items/WTU278PW"],"itemData":{"id":31,"type":"webpage","language":"en","title":"Платформа Cloud․ru ML Space","URL":"https://cloud.ru/mlspace","author":[{"family":"Cloud․ru","given":""}],"accessed":{"date-parts":[["2024",7,26]]}}}],"schema":"https://github.com/citation-style-language/schema/raw/master/csl-citation.json"} </w:instrText>
      </w:r>
      <w:r w:rsidR="007629A6">
        <w:rPr>
          <w:lang w:val="en-US"/>
        </w:rPr>
        <w:fldChar w:fldCharType="separate"/>
      </w:r>
      <w:r w:rsidR="007629A6" w:rsidRPr="007629A6">
        <w:rPr>
          <w:rFonts w:cs="Times New Roman"/>
        </w:rPr>
        <w:t>[9]</w:t>
      </w:r>
      <w:r w:rsidR="007629A6">
        <w:rPr>
          <w:lang w:val="en-US"/>
        </w:rPr>
        <w:fldChar w:fldCharType="end"/>
      </w:r>
      <w:r w:rsidR="007629A6">
        <w:rPr>
          <w:lang w:val="en-US"/>
        </w:rPr>
        <w:t>.</w:t>
      </w:r>
    </w:p>
    <w:p w14:paraId="696F4AF5" w14:textId="5E4C73A0" w:rsidR="001764F1" w:rsidRDefault="00922FF1" w:rsidP="0071362C">
      <w:pPr>
        <w:pStyle w:val="a1"/>
      </w:pPr>
      <w:bookmarkStart w:id="88" w:name="_Toc172357320"/>
      <w:bookmarkStart w:id="89" w:name="_Toc172787061"/>
      <w:r w:rsidRPr="00922FF1">
        <w:lastRenderedPageBreak/>
        <w:t>Список используемой литературы</w:t>
      </w:r>
      <w:bookmarkEnd w:id="88"/>
      <w:bookmarkEnd w:id="89"/>
    </w:p>
    <w:p w14:paraId="7F611D30" w14:textId="77777777" w:rsidR="007629A6" w:rsidRPr="007629A6" w:rsidRDefault="000A34AC" w:rsidP="007629A6">
      <w:pPr>
        <w:pStyle w:val="uc20100"/>
      </w:pPr>
      <w:r>
        <w:fldChar w:fldCharType="begin"/>
      </w:r>
      <w:r w:rsidR="004E040D">
        <w:instrText xml:space="preserve"> ADDIN ZOTERO_BIBL {"uncited":[],"omitted":[],"custom":[]} CSL_BIBLIOGRAPHY </w:instrText>
      </w:r>
      <w:r>
        <w:fldChar w:fldCharType="separate"/>
      </w:r>
      <w:r w:rsidR="007629A6" w:rsidRPr="007629A6">
        <w:t>1. Е. Я. Волков // Факторы, влияющие на формирование курса рубля. – URL: https://view.officeapps.live.com/op/view.aspx?src=https%3A%2F%2Fwww.kubsu.ru%2Fsites%2Fdefault%2Ffiles%2Fusers%2F21365%2Fportfolio%2Fmvko_i_fo_kursovaya.docx&amp;wdOrigin=BROWSELINK (дата обращения: 11.07.2024).</w:t>
      </w:r>
    </w:p>
    <w:p w14:paraId="4BA9C3C8" w14:textId="77777777" w:rsidR="007629A6" w:rsidRPr="007629A6" w:rsidRDefault="007629A6" w:rsidP="007629A6">
      <w:pPr>
        <w:pStyle w:val="uc20100"/>
      </w:pPr>
      <w:r w:rsidRPr="007629A6">
        <w:t>2. А. Мареев // Zotero-style-for-Gost-R-7.0.100-2018. – URL: https://github.com/ArtemMareev/Zotero-style-for-Gost-R-7.0.100-2018?tab=readme-ov-file (дата обращения: 24.07.2024).</w:t>
      </w:r>
    </w:p>
    <w:p w14:paraId="4AC8A78C" w14:textId="77777777" w:rsidR="007629A6" w:rsidRPr="007629A6" w:rsidRDefault="007629A6" w:rsidP="007629A6">
      <w:pPr>
        <w:pStyle w:val="uc20100"/>
      </w:pPr>
      <w:r w:rsidRPr="007629A6">
        <w:t>3. Прикладная статистика // Кросс валидация для временных рядов в python. – URL: https://www.youtube.com/watch?v=l2vhtyWp_ck (дата обращения: 21.07.2024).</w:t>
      </w:r>
    </w:p>
    <w:p w14:paraId="0ED0822D" w14:textId="77777777" w:rsidR="007629A6" w:rsidRPr="007629A6" w:rsidRDefault="007629A6" w:rsidP="007629A6">
      <w:pPr>
        <w:pStyle w:val="uc20100"/>
      </w:pPr>
      <w:r w:rsidRPr="007629A6">
        <w:t>4. Е. В. Сангаджиева, Г. А. Оргдаева // Особенности методов машинного обучения для прогнозирования курса валют. – URL: https://files.scienceforum.ru/pdf/2020/5e04936d95941.pdf (дата обращения: 11.07.2024).</w:t>
      </w:r>
    </w:p>
    <w:p w14:paraId="701EA36E" w14:textId="77777777" w:rsidR="007629A6" w:rsidRPr="007629A6" w:rsidRDefault="007629A6" w:rsidP="007629A6">
      <w:pPr>
        <w:pStyle w:val="uc20100"/>
      </w:pPr>
      <w:r w:rsidRPr="007629A6">
        <w:t>5. И. Шамаев // Основы работы в Jupyter/Jupiter Notebook и JupyterLab — Python Tutorial. – URL: https://python.ivan-shamaev.ru/jupiterlab-jupyter-notebook-install-python-tutorial/ (дата обращения: 19.07.2024).</w:t>
      </w:r>
    </w:p>
    <w:p w14:paraId="62709DCF" w14:textId="77777777" w:rsidR="007629A6" w:rsidRPr="007629A6" w:rsidRDefault="007629A6" w:rsidP="007629A6">
      <w:pPr>
        <w:pStyle w:val="uc20100"/>
      </w:pPr>
      <w:r w:rsidRPr="007629A6">
        <w:t>6. Е. В. Эгипти // ДЗ «Погружение в Python». Семинар 7. Файлы и файловая система. – URL: https://github.com/uc20100/python_2/blob/main/seminar_7/file_func/task_home_work.py (дата обращения: 21.07.2024).</w:t>
      </w:r>
    </w:p>
    <w:p w14:paraId="1562E8F1" w14:textId="77777777" w:rsidR="007629A6" w:rsidRPr="007629A6" w:rsidRDefault="007629A6" w:rsidP="007629A6">
      <w:pPr>
        <w:pStyle w:val="uc20100"/>
      </w:pPr>
      <w:r w:rsidRPr="007629A6">
        <w:t>7. ALEKSANDR // Cross-Validation на временном ряду. – URL: https://otus.ru/nest/post/483/ (дата обращения: 24.07.2024).</w:t>
      </w:r>
    </w:p>
    <w:p w14:paraId="0E8F17C2" w14:textId="77777777" w:rsidR="007629A6" w:rsidRPr="007629A6" w:rsidRDefault="007629A6" w:rsidP="007629A6">
      <w:pPr>
        <w:pStyle w:val="uc20100"/>
      </w:pPr>
      <w:r w:rsidRPr="007629A6">
        <w:t>8. Anaconda. – URL: https://www.anaconda.com/ (дата обращения: 19.07.2024).</w:t>
      </w:r>
    </w:p>
    <w:p w14:paraId="228F156A" w14:textId="77777777" w:rsidR="007629A6" w:rsidRPr="007629A6" w:rsidRDefault="007629A6" w:rsidP="007629A6">
      <w:pPr>
        <w:pStyle w:val="uc20100"/>
      </w:pPr>
      <w:r w:rsidRPr="007629A6">
        <w:t>9. Cloud․ru // Платформа Cloud․ru ML Space. – URL: https://cloud.ru/mlspace (дата обращения: 26.07.2024).</w:t>
      </w:r>
    </w:p>
    <w:p w14:paraId="6635563A" w14:textId="77777777" w:rsidR="007629A6" w:rsidRPr="007629A6" w:rsidRDefault="007629A6" w:rsidP="007629A6">
      <w:pPr>
        <w:pStyle w:val="uc20100"/>
      </w:pPr>
      <w:r w:rsidRPr="007629A6">
        <w:t>10. dfedorov.spb.ru // Как легко обрабатывать данные временных рядов. – URL: https://dfedorov.spb.ru/pandas/09.%20%D0%9A%D0%B0%D0%BA%20%D0%BB%D0%B5%D0%B3%D0%BA%D0%BE%20%D0%BE%D0%B1%D1%80%D0%B0%D0%B1%D0%B0%D1%82%D1%8B%D0%B2%D0%B0%D1%82%D1%8C%20%D0%B4%D0%B0</w:t>
      </w:r>
      <w:r w:rsidRPr="007629A6">
        <w:lastRenderedPageBreak/>
        <w:t>%D0%BD%D0%BD%D1%8B%D0%B5%20%D0%B2%D1%80%D0%B5%D0%BC%D0%B5%D0%BD%D0%BD%D1%8B%D1%85%20%D1%80%D1%8F%D0%B4%D0%BE%D0%B2_.html (дата обращения: 21.07.2024).</w:t>
      </w:r>
    </w:p>
    <w:p w14:paraId="2739DD4B" w14:textId="77777777" w:rsidR="007629A6" w:rsidRPr="007629A6" w:rsidRDefault="007629A6" w:rsidP="007629A6">
      <w:pPr>
        <w:pStyle w:val="uc20100"/>
      </w:pPr>
      <w:r w:rsidRPr="007629A6">
        <w:t>11. InvestFunds // Ключевые индикаторы. – URL: https://investfunds.ru/indicators/key-indexes/ (дата обращения: 20.07.2024).</w:t>
      </w:r>
    </w:p>
    <w:p w14:paraId="71EB4123" w14:textId="77777777" w:rsidR="007629A6" w:rsidRPr="007629A6" w:rsidRDefault="007629A6" w:rsidP="007629A6">
      <w:pPr>
        <w:pStyle w:val="uc20100"/>
      </w:pPr>
      <w:r w:rsidRPr="007629A6">
        <w:t>12. InvestFunds // Курсы валют. – URL: https://investfunds.ru/indicators/currency/ (дата обращения: 20.07.2024).</w:t>
      </w:r>
    </w:p>
    <w:p w14:paraId="692ED313" w14:textId="77777777" w:rsidR="007629A6" w:rsidRPr="007629A6" w:rsidRDefault="007629A6" w:rsidP="007629A6">
      <w:pPr>
        <w:pStyle w:val="uc20100"/>
      </w:pPr>
      <w:r w:rsidRPr="007629A6">
        <w:t>13. JupiterLab // Debugger. – URL: https://jupyterlab.readthedocs.io/en/4.1.x/user/debugger.html (дата обращения: 19.07.2024).</w:t>
      </w:r>
    </w:p>
    <w:p w14:paraId="4464676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4. Microsoft // Visual Studio Code. – URL: https://code.visualstudio.com/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5ADEC828" w14:textId="77777777" w:rsidR="007629A6" w:rsidRPr="007629A6" w:rsidRDefault="007629A6" w:rsidP="007629A6">
      <w:pPr>
        <w:pStyle w:val="uc20100"/>
      </w:pPr>
      <w:r w:rsidRPr="007629A6">
        <w:t>15. Microsoft // Word. – URL: https://www.microsoft.com/ru-ru/microsoft-365/word?market=ru (дата обращения: 24.07.2024).</w:t>
      </w:r>
    </w:p>
    <w:p w14:paraId="2FB1912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6. Pandas // pandas.DataFrame.resample. – URL: https://pandas.pydata.org/docs/reference/api/pandas.DataFrame.resample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4A1A7137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7. Pandas // Time series / date functionality. – URL: https://pandas.pydata.org/docs/user_guide/timeseries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737621F8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8. Scikit-Learn // RandomForestRegressor. – URL: https://scikit-learn.org/stable/modules/generated/sklearn.ensemble.RandomForestRegressor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4.07.2024).</w:t>
      </w:r>
    </w:p>
    <w:p w14:paraId="160222E1" w14:textId="77777777" w:rsidR="007629A6" w:rsidRPr="007629A6" w:rsidRDefault="007629A6" w:rsidP="007629A6">
      <w:pPr>
        <w:pStyle w:val="uc20100"/>
        <w:rPr>
          <w:lang w:val="en-US"/>
        </w:rPr>
      </w:pPr>
      <w:r w:rsidRPr="007629A6">
        <w:rPr>
          <w:lang w:val="en-US"/>
        </w:rPr>
        <w:t>19. Scikit-Learn // TimeSeriesSplit. – URL: https://scikit-learn.org/stable/modules/generated/sklearn.model_selection.TimeSeriesSplit.html (</w:t>
      </w:r>
      <w:r w:rsidRPr="007629A6">
        <w:t>дата</w:t>
      </w:r>
      <w:r w:rsidRPr="007629A6">
        <w:rPr>
          <w:lang w:val="en-US"/>
        </w:rPr>
        <w:t xml:space="preserve"> </w:t>
      </w:r>
      <w:r w:rsidRPr="007629A6">
        <w:t>обращения</w:t>
      </w:r>
      <w:r w:rsidRPr="007629A6">
        <w:rPr>
          <w:lang w:val="en-US"/>
        </w:rPr>
        <w:t>: 21.07.2024).</w:t>
      </w:r>
    </w:p>
    <w:p w14:paraId="6B00C7E9" w14:textId="77777777" w:rsidR="007629A6" w:rsidRPr="007629A6" w:rsidRDefault="007629A6" w:rsidP="007629A6">
      <w:pPr>
        <w:pStyle w:val="uc20100"/>
      </w:pPr>
      <w:r w:rsidRPr="007629A6">
        <w:t>20. Space G // Оформление списка литературы по ГОСТ Р 7.0.100-2018 при помощи Зотеро. – URL: https://www.youtube.com/watch?v=oT0ZpKnhUtI (дата обращения: 24.07.2024).</w:t>
      </w:r>
    </w:p>
    <w:p w14:paraId="4E087E9A" w14:textId="11FCE8F7" w:rsidR="00903CAA" w:rsidRPr="0079204B" w:rsidRDefault="007629A6" w:rsidP="007629A6">
      <w:pPr>
        <w:pStyle w:val="uc20100"/>
      </w:pPr>
      <w:r w:rsidRPr="007629A6">
        <w:t>21. Zotero. – URL: https://www.zotero.org/ (дата обращения: 24.07.2024).</w:t>
      </w:r>
      <w:r w:rsidR="000A34AC">
        <w:fldChar w:fldCharType="end"/>
      </w:r>
    </w:p>
    <w:sectPr w:rsidR="00903CAA" w:rsidRPr="0079204B" w:rsidSect="00A93AE6">
      <w:pgSz w:w="11906" w:h="16838"/>
      <w:pgMar w:top="1134" w:right="567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BC85935" w14:textId="77777777" w:rsidR="009338EC" w:rsidRDefault="009338EC" w:rsidP="002F4228">
      <w:r>
        <w:separator/>
      </w:r>
    </w:p>
  </w:endnote>
  <w:endnote w:type="continuationSeparator" w:id="0">
    <w:p w14:paraId="7CB6DCF0" w14:textId="77777777" w:rsidR="009338EC" w:rsidRDefault="009338EC" w:rsidP="002F4228">
      <w:r>
        <w:continuationSeparator/>
      </w:r>
    </w:p>
  </w:endnote>
  <w:endnote w:type="continuationNotice" w:id="1">
    <w:p w14:paraId="529C5B1F" w14:textId="77777777" w:rsidR="009338EC" w:rsidRDefault="009338E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F9BE66C5-C856-4755-A173-07483ED1A6D8}"/>
    <w:embedBold r:id="rId2" w:fontKey="{B7EF2920-4395-4BFD-BD51-48EC9BD60006}"/>
    <w:embedItalic r:id="rId3" w:fontKey="{72B4F595-C88D-4C7C-AE84-862FA10CDC19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BAE9B244-4E3C-4609-B2E2-0B581867FC3F}"/>
    <w:embedBold r:id="rId5" w:fontKey="{0C696572-D388-4725-AD95-F70A972DF3DD}"/>
    <w:embedItalic r:id="rId6" w:fontKey="{150DF09D-088A-4018-84C4-3DD3EAE123D6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7" w:fontKey="{FD45A72B-2A78-4CAA-AD90-6928E5E56042}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  <w:embedRegular r:id="rId8" w:fontKey="{6403295B-C304-48BB-A636-9819E43942E8}"/>
    <w:embedItalic r:id="rId9" w:fontKey="{33B7DAF0-B5B1-47FA-A3AE-A2D1B98E0429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5365A25C" w:rsidR="001A44C8" w:rsidRDefault="006218B9" w:rsidP="006218B9">
    <w:pPr>
      <w:pStyle w:val="af0"/>
      <w:jc w:val="center"/>
    </w:pPr>
    <w:r w:rsidRPr="006218B9">
      <w:t>Тольятти 2024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77267602"/>
      <w:docPartObj>
        <w:docPartGallery w:val="Page Numbers (Bottom of Page)"/>
        <w:docPartUnique/>
      </w:docPartObj>
    </w:sdtPr>
    <w:sdtContent>
      <w:p w14:paraId="6A046D2B" w14:textId="10314A7E" w:rsidR="00C45742" w:rsidRDefault="00C4574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5690562" w14:textId="77777777" w:rsidR="009338EC" w:rsidRDefault="009338EC" w:rsidP="002F4228">
      <w:r>
        <w:separator/>
      </w:r>
    </w:p>
  </w:footnote>
  <w:footnote w:type="continuationSeparator" w:id="0">
    <w:p w14:paraId="7F2FC07C" w14:textId="77777777" w:rsidR="009338EC" w:rsidRDefault="009338EC" w:rsidP="002F4228">
      <w:r>
        <w:continuationSeparator/>
      </w:r>
    </w:p>
  </w:footnote>
  <w:footnote w:type="continuationNotice" w:id="1">
    <w:p w14:paraId="0202748D" w14:textId="77777777" w:rsidR="009338EC" w:rsidRDefault="009338E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84CDD4" w14:textId="4BC8EE7D" w:rsidR="006218B9" w:rsidRDefault="006218B9" w:rsidP="006218B9">
    <w:pPr>
      <w:jc w:val="center"/>
    </w:pPr>
    <w:proofErr w:type="spellStart"/>
    <w:r>
      <w:t>Geek</w:t>
    </w:r>
    <w:proofErr w:type="spellEnd"/>
    <w:r>
      <w:rPr>
        <w:lang w:val="en-US"/>
      </w:rPr>
      <w:t>B</w:t>
    </w:r>
    <w:proofErr w:type="spellStart"/>
    <w:r>
      <w:t>rains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E4A4E8A"/>
    <w:lvl w:ilvl="0">
      <w:start w:val="1"/>
      <w:numFmt w:val="decimal"/>
      <w:pStyle w:val="a"/>
      <w:suff w:val="space"/>
      <w:lvlText w:val="Глава %1"/>
      <w:lvlJc w:val="left"/>
      <w:pPr>
        <w:ind w:left="930" w:hanging="363"/>
      </w:pPr>
    </w:lvl>
    <w:lvl w:ilvl="1">
      <w:start w:val="1"/>
      <w:numFmt w:val="decimal"/>
      <w:pStyle w:val="a0"/>
      <w:suff w:val="space"/>
      <w:lvlText w:val="%1.%2"/>
      <w:lvlJc w:val="left"/>
      <w:pPr>
        <w:ind w:left="2065" w:hanging="363"/>
      </w:pPr>
      <w:rPr>
        <w:rFonts w:hint="default"/>
      </w:rPr>
    </w:lvl>
    <w:lvl w:ilvl="2">
      <w:start w:val="1"/>
      <w:numFmt w:val="decimal"/>
      <w:pStyle w:val="2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08029B5A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50AA0C68"/>
    <w:lvl w:ilvl="0">
      <w:start w:val="1"/>
      <w:numFmt w:val="decimal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3F124FAB"/>
    <w:multiLevelType w:val="multilevel"/>
    <w:tmpl w:val="F9085E74"/>
    <w:lvl w:ilvl="0">
      <w:start w:val="1"/>
      <w:numFmt w:val="decimal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26" w15:restartNumberingAfterBreak="0">
    <w:nsid w:val="40140841"/>
    <w:multiLevelType w:val="multilevel"/>
    <w:tmpl w:val="34445E90"/>
    <w:numStyleLink w:val="20"/>
  </w:abstractNum>
  <w:abstractNum w:abstractNumId="27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3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8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40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1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2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BD9782D"/>
    <w:multiLevelType w:val="multilevel"/>
    <w:tmpl w:val="34445E90"/>
    <w:styleLink w:val="20"/>
    <w:lvl w:ilvl="0">
      <w:start w:val="1"/>
      <w:numFmt w:val="none"/>
      <w:pStyle w:val="a1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6"/>
  </w:num>
  <w:num w:numId="4" w16cid:durableId="1230656503">
    <w:abstractNumId w:val="8"/>
  </w:num>
  <w:num w:numId="5" w16cid:durableId="1407259871">
    <w:abstractNumId w:val="40"/>
  </w:num>
  <w:num w:numId="6" w16cid:durableId="329455739">
    <w:abstractNumId w:val="3"/>
  </w:num>
  <w:num w:numId="7" w16cid:durableId="2016953347">
    <w:abstractNumId w:val="42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8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4"/>
  </w:num>
  <w:num w:numId="17" w16cid:durableId="455296327">
    <w:abstractNumId w:val="21"/>
  </w:num>
  <w:num w:numId="18" w16cid:durableId="534778242">
    <w:abstractNumId w:val="29"/>
  </w:num>
  <w:num w:numId="19" w16cid:durableId="1485195771">
    <w:abstractNumId w:val="19"/>
  </w:num>
  <w:num w:numId="20" w16cid:durableId="909658719">
    <w:abstractNumId w:val="28"/>
  </w:num>
  <w:num w:numId="21" w16cid:durableId="1264729841">
    <w:abstractNumId w:val="20"/>
  </w:num>
  <w:num w:numId="22" w16cid:durableId="1553418464">
    <w:abstractNumId w:val="35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1"/>
  </w:num>
  <w:num w:numId="28" w16cid:durableId="1828738712">
    <w:abstractNumId w:val="30"/>
  </w:num>
  <w:num w:numId="29" w16cid:durableId="947011394">
    <w:abstractNumId w:val="15"/>
  </w:num>
  <w:num w:numId="30" w16cid:durableId="363293858">
    <w:abstractNumId w:val="41"/>
  </w:num>
  <w:num w:numId="31" w16cid:durableId="587731884">
    <w:abstractNumId w:val="43"/>
  </w:num>
  <w:num w:numId="32" w16cid:durableId="239364187">
    <w:abstractNumId w:val="26"/>
  </w:num>
  <w:num w:numId="33" w16cid:durableId="2057729378">
    <w:abstractNumId w:val="27"/>
  </w:num>
  <w:num w:numId="34" w16cid:durableId="1906918121">
    <w:abstractNumId w:val="33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9"/>
  </w:num>
  <w:num w:numId="38" w16cid:durableId="144128944">
    <w:abstractNumId w:val="16"/>
  </w:num>
  <w:num w:numId="39" w16cid:durableId="1469994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7"/>
  </w:num>
  <w:num w:numId="45" w16cid:durableId="1399018076">
    <w:abstractNumId w:val="32"/>
  </w:num>
  <w:num w:numId="46" w16cid:durableId="203296641">
    <w:abstractNumId w:val="2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1B06"/>
    <w:rsid w:val="00003F23"/>
    <w:rsid w:val="000043D9"/>
    <w:rsid w:val="00004E71"/>
    <w:rsid w:val="00005EFD"/>
    <w:rsid w:val="0000677F"/>
    <w:rsid w:val="000069B4"/>
    <w:rsid w:val="00010283"/>
    <w:rsid w:val="00012328"/>
    <w:rsid w:val="00012625"/>
    <w:rsid w:val="000142C8"/>
    <w:rsid w:val="00014303"/>
    <w:rsid w:val="000152A5"/>
    <w:rsid w:val="00015765"/>
    <w:rsid w:val="00016100"/>
    <w:rsid w:val="00016123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518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ABD"/>
    <w:rsid w:val="00044DEA"/>
    <w:rsid w:val="00045597"/>
    <w:rsid w:val="00045893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5EC5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27A6"/>
    <w:rsid w:val="0007382D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B63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0E51"/>
    <w:rsid w:val="000D2258"/>
    <w:rsid w:val="000D3019"/>
    <w:rsid w:val="000D3207"/>
    <w:rsid w:val="000D64C9"/>
    <w:rsid w:val="000D6557"/>
    <w:rsid w:val="000D6B66"/>
    <w:rsid w:val="000D75AD"/>
    <w:rsid w:val="000D78DF"/>
    <w:rsid w:val="000D791A"/>
    <w:rsid w:val="000E0917"/>
    <w:rsid w:val="000E1055"/>
    <w:rsid w:val="000E2961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1EAF"/>
    <w:rsid w:val="0010395B"/>
    <w:rsid w:val="00104350"/>
    <w:rsid w:val="00104FAC"/>
    <w:rsid w:val="001050D8"/>
    <w:rsid w:val="00105261"/>
    <w:rsid w:val="00105276"/>
    <w:rsid w:val="001074F8"/>
    <w:rsid w:val="001077AB"/>
    <w:rsid w:val="0011023C"/>
    <w:rsid w:val="001104B7"/>
    <w:rsid w:val="0011162E"/>
    <w:rsid w:val="00113305"/>
    <w:rsid w:val="0011454B"/>
    <w:rsid w:val="0011543F"/>
    <w:rsid w:val="001159DF"/>
    <w:rsid w:val="00116BD2"/>
    <w:rsid w:val="00121A1E"/>
    <w:rsid w:val="00121C09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DA9"/>
    <w:rsid w:val="00146EB8"/>
    <w:rsid w:val="001473F8"/>
    <w:rsid w:val="001504EC"/>
    <w:rsid w:val="0015107A"/>
    <w:rsid w:val="00151BF8"/>
    <w:rsid w:val="00151ED9"/>
    <w:rsid w:val="00152B80"/>
    <w:rsid w:val="00153B8C"/>
    <w:rsid w:val="00153F03"/>
    <w:rsid w:val="00154CFE"/>
    <w:rsid w:val="00155C0D"/>
    <w:rsid w:val="00156849"/>
    <w:rsid w:val="0016017C"/>
    <w:rsid w:val="001603CD"/>
    <w:rsid w:val="001607A1"/>
    <w:rsid w:val="00161151"/>
    <w:rsid w:val="00161896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08E2"/>
    <w:rsid w:val="0017123B"/>
    <w:rsid w:val="001712F3"/>
    <w:rsid w:val="00174ACF"/>
    <w:rsid w:val="00175223"/>
    <w:rsid w:val="00175BCC"/>
    <w:rsid w:val="001764F1"/>
    <w:rsid w:val="0017772D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6E41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037C"/>
    <w:rsid w:val="001A1515"/>
    <w:rsid w:val="001A1ADF"/>
    <w:rsid w:val="001A1E85"/>
    <w:rsid w:val="001A325B"/>
    <w:rsid w:val="001A3A7E"/>
    <w:rsid w:val="001A3E05"/>
    <w:rsid w:val="001A3FE1"/>
    <w:rsid w:val="001A44C8"/>
    <w:rsid w:val="001A649D"/>
    <w:rsid w:val="001A6786"/>
    <w:rsid w:val="001A72A5"/>
    <w:rsid w:val="001A7F04"/>
    <w:rsid w:val="001B0588"/>
    <w:rsid w:val="001B2B2A"/>
    <w:rsid w:val="001B3424"/>
    <w:rsid w:val="001B36DA"/>
    <w:rsid w:val="001B563E"/>
    <w:rsid w:val="001B5801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D695B"/>
    <w:rsid w:val="001E0103"/>
    <w:rsid w:val="001E0C77"/>
    <w:rsid w:val="001E19B2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1FEF"/>
    <w:rsid w:val="001F2069"/>
    <w:rsid w:val="001F3C75"/>
    <w:rsid w:val="001F40BF"/>
    <w:rsid w:val="001F41BB"/>
    <w:rsid w:val="001F438C"/>
    <w:rsid w:val="001F4DD6"/>
    <w:rsid w:val="001F56D0"/>
    <w:rsid w:val="001F5AFE"/>
    <w:rsid w:val="001F5ECF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695"/>
    <w:rsid w:val="00207DB7"/>
    <w:rsid w:val="00210B20"/>
    <w:rsid w:val="00210B32"/>
    <w:rsid w:val="00210F2D"/>
    <w:rsid w:val="002114D8"/>
    <w:rsid w:val="0021272D"/>
    <w:rsid w:val="002127C2"/>
    <w:rsid w:val="00214991"/>
    <w:rsid w:val="00214DB1"/>
    <w:rsid w:val="002152F5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3C8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15FC"/>
    <w:rsid w:val="00252E90"/>
    <w:rsid w:val="00253776"/>
    <w:rsid w:val="00254408"/>
    <w:rsid w:val="00254A7F"/>
    <w:rsid w:val="00254E54"/>
    <w:rsid w:val="00255334"/>
    <w:rsid w:val="00255DC5"/>
    <w:rsid w:val="002564DE"/>
    <w:rsid w:val="00256C9D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739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6897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702"/>
    <w:rsid w:val="002B5F60"/>
    <w:rsid w:val="002B6598"/>
    <w:rsid w:val="002B66CD"/>
    <w:rsid w:val="002B69CD"/>
    <w:rsid w:val="002B6C79"/>
    <w:rsid w:val="002B748C"/>
    <w:rsid w:val="002C0DC4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271"/>
    <w:rsid w:val="002C6573"/>
    <w:rsid w:val="002C7729"/>
    <w:rsid w:val="002C7E5A"/>
    <w:rsid w:val="002D0D12"/>
    <w:rsid w:val="002D1E3F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6A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B08"/>
    <w:rsid w:val="002F7C56"/>
    <w:rsid w:val="00301342"/>
    <w:rsid w:val="003021A0"/>
    <w:rsid w:val="00305697"/>
    <w:rsid w:val="00305E46"/>
    <w:rsid w:val="0030619D"/>
    <w:rsid w:val="00306668"/>
    <w:rsid w:val="0030683D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5945"/>
    <w:rsid w:val="00316648"/>
    <w:rsid w:val="0032032E"/>
    <w:rsid w:val="003207EA"/>
    <w:rsid w:val="00321226"/>
    <w:rsid w:val="003219AE"/>
    <w:rsid w:val="003228B4"/>
    <w:rsid w:val="0032381D"/>
    <w:rsid w:val="003238D5"/>
    <w:rsid w:val="00324003"/>
    <w:rsid w:val="0032417F"/>
    <w:rsid w:val="003242EB"/>
    <w:rsid w:val="00324C2B"/>
    <w:rsid w:val="003260E8"/>
    <w:rsid w:val="00326132"/>
    <w:rsid w:val="0032789E"/>
    <w:rsid w:val="00327C42"/>
    <w:rsid w:val="00327CAA"/>
    <w:rsid w:val="00330EF1"/>
    <w:rsid w:val="00332B03"/>
    <w:rsid w:val="00332D9F"/>
    <w:rsid w:val="003348EF"/>
    <w:rsid w:val="003351B3"/>
    <w:rsid w:val="00335928"/>
    <w:rsid w:val="00335AC4"/>
    <w:rsid w:val="00335E9C"/>
    <w:rsid w:val="00335F89"/>
    <w:rsid w:val="00337154"/>
    <w:rsid w:val="003403D5"/>
    <w:rsid w:val="0034110C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3FBC"/>
    <w:rsid w:val="00354BD8"/>
    <w:rsid w:val="00355C89"/>
    <w:rsid w:val="00356767"/>
    <w:rsid w:val="0035712E"/>
    <w:rsid w:val="00357356"/>
    <w:rsid w:val="00360504"/>
    <w:rsid w:val="003609C8"/>
    <w:rsid w:val="003618AD"/>
    <w:rsid w:val="00361F00"/>
    <w:rsid w:val="0036201C"/>
    <w:rsid w:val="00362B05"/>
    <w:rsid w:val="00364701"/>
    <w:rsid w:val="00364CED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15CB"/>
    <w:rsid w:val="0038245C"/>
    <w:rsid w:val="0038251D"/>
    <w:rsid w:val="0038284D"/>
    <w:rsid w:val="00385085"/>
    <w:rsid w:val="00385476"/>
    <w:rsid w:val="0038583D"/>
    <w:rsid w:val="0038702B"/>
    <w:rsid w:val="00387566"/>
    <w:rsid w:val="003875F0"/>
    <w:rsid w:val="00387C4A"/>
    <w:rsid w:val="003901BB"/>
    <w:rsid w:val="00391FB2"/>
    <w:rsid w:val="00391FC8"/>
    <w:rsid w:val="00392479"/>
    <w:rsid w:val="00394B3D"/>
    <w:rsid w:val="00394E38"/>
    <w:rsid w:val="003951AB"/>
    <w:rsid w:val="00395ADB"/>
    <w:rsid w:val="00395DE7"/>
    <w:rsid w:val="003A06CC"/>
    <w:rsid w:val="003A0A9F"/>
    <w:rsid w:val="003A0B1A"/>
    <w:rsid w:val="003A12D2"/>
    <w:rsid w:val="003A1AB7"/>
    <w:rsid w:val="003A246E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2EFE"/>
    <w:rsid w:val="003B478D"/>
    <w:rsid w:val="003B4E66"/>
    <w:rsid w:val="003B5631"/>
    <w:rsid w:val="003B61BD"/>
    <w:rsid w:val="003B6D6C"/>
    <w:rsid w:val="003B72C7"/>
    <w:rsid w:val="003B72F9"/>
    <w:rsid w:val="003B7499"/>
    <w:rsid w:val="003B78DA"/>
    <w:rsid w:val="003B79B0"/>
    <w:rsid w:val="003C0145"/>
    <w:rsid w:val="003C18FB"/>
    <w:rsid w:val="003C283C"/>
    <w:rsid w:val="003C2BDF"/>
    <w:rsid w:val="003C4A7F"/>
    <w:rsid w:val="003C4F64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188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4C26"/>
    <w:rsid w:val="00405868"/>
    <w:rsid w:val="0040592B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1CBA"/>
    <w:rsid w:val="0042218F"/>
    <w:rsid w:val="004230EA"/>
    <w:rsid w:val="0042484F"/>
    <w:rsid w:val="00424ED9"/>
    <w:rsid w:val="004251C4"/>
    <w:rsid w:val="004260FC"/>
    <w:rsid w:val="0042665F"/>
    <w:rsid w:val="00426C13"/>
    <w:rsid w:val="00427DC3"/>
    <w:rsid w:val="00430018"/>
    <w:rsid w:val="004301D0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576"/>
    <w:rsid w:val="00441CCD"/>
    <w:rsid w:val="00442705"/>
    <w:rsid w:val="00443583"/>
    <w:rsid w:val="004443BE"/>
    <w:rsid w:val="00444DA1"/>
    <w:rsid w:val="00445474"/>
    <w:rsid w:val="00445493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437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917"/>
    <w:rsid w:val="00482CD0"/>
    <w:rsid w:val="00482DD2"/>
    <w:rsid w:val="00483082"/>
    <w:rsid w:val="0048382F"/>
    <w:rsid w:val="00483AA0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090"/>
    <w:rsid w:val="00495E81"/>
    <w:rsid w:val="00495F73"/>
    <w:rsid w:val="00496AB6"/>
    <w:rsid w:val="00496E5D"/>
    <w:rsid w:val="004970AB"/>
    <w:rsid w:val="0049752B"/>
    <w:rsid w:val="004975F5"/>
    <w:rsid w:val="004A06C5"/>
    <w:rsid w:val="004A0BB9"/>
    <w:rsid w:val="004A0D9E"/>
    <w:rsid w:val="004A26C5"/>
    <w:rsid w:val="004A4897"/>
    <w:rsid w:val="004A48A8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999"/>
    <w:rsid w:val="004D2C86"/>
    <w:rsid w:val="004D682C"/>
    <w:rsid w:val="004D799A"/>
    <w:rsid w:val="004E040D"/>
    <w:rsid w:val="004E062C"/>
    <w:rsid w:val="004E1CBE"/>
    <w:rsid w:val="004E1F3C"/>
    <w:rsid w:val="004E1FC9"/>
    <w:rsid w:val="004E3C89"/>
    <w:rsid w:val="004E4D03"/>
    <w:rsid w:val="004E5B27"/>
    <w:rsid w:val="004E6589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486"/>
    <w:rsid w:val="005146C3"/>
    <w:rsid w:val="005173B4"/>
    <w:rsid w:val="00517D8C"/>
    <w:rsid w:val="0052041E"/>
    <w:rsid w:val="00521722"/>
    <w:rsid w:val="0052210D"/>
    <w:rsid w:val="00523980"/>
    <w:rsid w:val="005239DC"/>
    <w:rsid w:val="00524DE6"/>
    <w:rsid w:val="00524F75"/>
    <w:rsid w:val="00527773"/>
    <w:rsid w:val="00530E66"/>
    <w:rsid w:val="005311F7"/>
    <w:rsid w:val="00531776"/>
    <w:rsid w:val="00532483"/>
    <w:rsid w:val="00533173"/>
    <w:rsid w:val="00534330"/>
    <w:rsid w:val="00535DD3"/>
    <w:rsid w:val="00536E7D"/>
    <w:rsid w:val="00537276"/>
    <w:rsid w:val="005375BD"/>
    <w:rsid w:val="005376E8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8AE"/>
    <w:rsid w:val="00544BC4"/>
    <w:rsid w:val="00545335"/>
    <w:rsid w:val="00545512"/>
    <w:rsid w:val="00545A2C"/>
    <w:rsid w:val="00546406"/>
    <w:rsid w:val="005520AC"/>
    <w:rsid w:val="00552E62"/>
    <w:rsid w:val="005543E4"/>
    <w:rsid w:val="00554971"/>
    <w:rsid w:val="00555168"/>
    <w:rsid w:val="0055555C"/>
    <w:rsid w:val="00556183"/>
    <w:rsid w:val="00556228"/>
    <w:rsid w:val="005565C0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452E"/>
    <w:rsid w:val="005650F2"/>
    <w:rsid w:val="005655B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2091"/>
    <w:rsid w:val="0059590A"/>
    <w:rsid w:val="0059667B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6682"/>
    <w:rsid w:val="005A774B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04D7"/>
    <w:rsid w:val="005C1B0E"/>
    <w:rsid w:val="005C2002"/>
    <w:rsid w:val="005C2A22"/>
    <w:rsid w:val="005C3D48"/>
    <w:rsid w:val="005C4686"/>
    <w:rsid w:val="005C46EF"/>
    <w:rsid w:val="005C5D0D"/>
    <w:rsid w:val="005C72AC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1BE"/>
    <w:rsid w:val="005D78C6"/>
    <w:rsid w:val="005D7D64"/>
    <w:rsid w:val="005E0276"/>
    <w:rsid w:val="005E21FF"/>
    <w:rsid w:val="005E2E57"/>
    <w:rsid w:val="005E3B71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4F6E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98B"/>
    <w:rsid w:val="00604E1A"/>
    <w:rsid w:val="00605EE1"/>
    <w:rsid w:val="00606551"/>
    <w:rsid w:val="0060763B"/>
    <w:rsid w:val="00610B7C"/>
    <w:rsid w:val="00610E2F"/>
    <w:rsid w:val="00611483"/>
    <w:rsid w:val="00612395"/>
    <w:rsid w:val="00612AA4"/>
    <w:rsid w:val="006130CC"/>
    <w:rsid w:val="00615B2E"/>
    <w:rsid w:val="00616926"/>
    <w:rsid w:val="00617036"/>
    <w:rsid w:val="00617360"/>
    <w:rsid w:val="00617452"/>
    <w:rsid w:val="006177B8"/>
    <w:rsid w:val="0062022D"/>
    <w:rsid w:val="00620605"/>
    <w:rsid w:val="006211F1"/>
    <w:rsid w:val="006218B9"/>
    <w:rsid w:val="00621DF2"/>
    <w:rsid w:val="0062281E"/>
    <w:rsid w:val="00622DD0"/>
    <w:rsid w:val="00626C21"/>
    <w:rsid w:val="00627409"/>
    <w:rsid w:val="006308BA"/>
    <w:rsid w:val="00631C5F"/>
    <w:rsid w:val="006320C5"/>
    <w:rsid w:val="006347D8"/>
    <w:rsid w:val="00635FAA"/>
    <w:rsid w:val="006362E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46F17"/>
    <w:rsid w:val="00647A42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1321"/>
    <w:rsid w:val="006629B1"/>
    <w:rsid w:val="00663046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4865"/>
    <w:rsid w:val="006752E3"/>
    <w:rsid w:val="0067546C"/>
    <w:rsid w:val="006760B5"/>
    <w:rsid w:val="00677DCE"/>
    <w:rsid w:val="00680167"/>
    <w:rsid w:val="006802EE"/>
    <w:rsid w:val="006802FD"/>
    <w:rsid w:val="00680554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0E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835"/>
    <w:rsid w:val="006B5D08"/>
    <w:rsid w:val="006B5D4E"/>
    <w:rsid w:val="006B683C"/>
    <w:rsid w:val="006B6E6D"/>
    <w:rsid w:val="006B73B1"/>
    <w:rsid w:val="006B7935"/>
    <w:rsid w:val="006C03E8"/>
    <w:rsid w:val="006C0720"/>
    <w:rsid w:val="006C17FF"/>
    <w:rsid w:val="006C22CA"/>
    <w:rsid w:val="006C2651"/>
    <w:rsid w:val="006C2DDF"/>
    <w:rsid w:val="006C3995"/>
    <w:rsid w:val="006C4C14"/>
    <w:rsid w:val="006C4FA3"/>
    <w:rsid w:val="006C586D"/>
    <w:rsid w:val="006C5BCA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06C"/>
    <w:rsid w:val="006E18DE"/>
    <w:rsid w:val="006E2661"/>
    <w:rsid w:val="006E4089"/>
    <w:rsid w:val="006E52CF"/>
    <w:rsid w:val="006E59B5"/>
    <w:rsid w:val="006E608E"/>
    <w:rsid w:val="006E609A"/>
    <w:rsid w:val="006E6479"/>
    <w:rsid w:val="006E6C0E"/>
    <w:rsid w:val="006E70D1"/>
    <w:rsid w:val="006E7276"/>
    <w:rsid w:val="006E72F5"/>
    <w:rsid w:val="006E7D2F"/>
    <w:rsid w:val="006F01F4"/>
    <w:rsid w:val="006F0925"/>
    <w:rsid w:val="006F0C4A"/>
    <w:rsid w:val="006F1188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5D0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763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48D2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5F16"/>
    <w:rsid w:val="00737C74"/>
    <w:rsid w:val="00737E1D"/>
    <w:rsid w:val="007401F1"/>
    <w:rsid w:val="00740D1D"/>
    <w:rsid w:val="00740E2D"/>
    <w:rsid w:val="00741387"/>
    <w:rsid w:val="00742915"/>
    <w:rsid w:val="007432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5439"/>
    <w:rsid w:val="0075611C"/>
    <w:rsid w:val="00757149"/>
    <w:rsid w:val="0075750A"/>
    <w:rsid w:val="00757547"/>
    <w:rsid w:val="00757CA8"/>
    <w:rsid w:val="007604ED"/>
    <w:rsid w:val="00760B24"/>
    <w:rsid w:val="00761155"/>
    <w:rsid w:val="0076118D"/>
    <w:rsid w:val="007614A3"/>
    <w:rsid w:val="0076153F"/>
    <w:rsid w:val="007624A5"/>
    <w:rsid w:val="007629A6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041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04B"/>
    <w:rsid w:val="007921BD"/>
    <w:rsid w:val="007934CD"/>
    <w:rsid w:val="00794AEF"/>
    <w:rsid w:val="00794B25"/>
    <w:rsid w:val="00796B55"/>
    <w:rsid w:val="00797AF7"/>
    <w:rsid w:val="007A17CF"/>
    <w:rsid w:val="007A2D27"/>
    <w:rsid w:val="007A530E"/>
    <w:rsid w:val="007A5AF9"/>
    <w:rsid w:val="007A5C64"/>
    <w:rsid w:val="007A688B"/>
    <w:rsid w:val="007A72C1"/>
    <w:rsid w:val="007A79E4"/>
    <w:rsid w:val="007A7FD0"/>
    <w:rsid w:val="007B08DB"/>
    <w:rsid w:val="007B0DF1"/>
    <w:rsid w:val="007B0F09"/>
    <w:rsid w:val="007B1CC9"/>
    <w:rsid w:val="007B2037"/>
    <w:rsid w:val="007B2079"/>
    <w:rsid w:val="007B244F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D7BFF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E01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2FFC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0D5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A2D"/>
    <w:rsid w:val="00836CA5"/>
    <w:rsid w:val="00836D4F"/>
    <w:rsid w:val="008372B4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6B28"/>
    <w:rsid w:val="00847DBE"/>
    <w:rsid w:val="0085038E"/>
    <w:rsid w:val="00850D79"/>
    <w:rsid w:val="0085185A"/>
    <w:rsid w:val="00852003"/>
    <w:rsid w:val="0085245B"/>
    <w:rsid w:val="0085251D"/>
    <w:rsid w:val="00852C67"/>
    <w:rsid w:val="00853164"/>
    <w:rsid w:val="008532ED"/>
    <w:rsid w:val="0085403F"/>
    <w:rsid w:val="00855B3B"/>
    <w:rsid w:val="00857472"/>
    <w:rsid w:val="008611D9"/>
    <w:rsid w:val="00861434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67D91"/>
    <w:rsid w:val="008710E1"/>
    <w:rsid w:val="008714E1"/>
    <w:rsid w:val="008716E8"/>
    <w:rsid w:val="00872741"/>
    <w:rsid w:val="00872C73"/>
    <w:rsid w:val="00872EDC"/>
    <w:rsid w:val="0087412D"/>
    <w:rsid w:val="00874384"/>
    <w:rsid w:val="0087496E"/>
    <w:rsid w:val="00874B04"/>
    <w:rsid w:val="0087509F"/>
    <w:rsid w:val="0087565A"/>
    <w:rsid w:val="008765E0"/>
    <w:rsid w:val="00877448"/>
    <w:rsid w:val="00881455"/>
    <w:rsid w:val="0088163A"/>
    <w:rsid w:val="00881F69"/>
    <w:rsid w:val="00882A08"/>
    <w:rsid w:val="0088332E"/>
    <w:rsid w:val="00883982"/>
    <w:rsid w:val="00884388"/>
    <w:rsid w:val="00884D95"/>
    <w:rsid w:val="00885994"/>
    <w:rsid w:val="008864C1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138"/>
    <w:rsid w:val="008A0789"/>
    <w:rsid w:val="008A09EA"/>
    <w:rsid w:val="008A1376"/>
    <w:rsid w:val="008A2355"/>
    <w:rsid w:val="008A2965"/>
    <w:rsid w:val="008A306A"/>
    <w:rsid w:val="008A37D6"/>
    <w:rsid w:val="008A3AAD"/>
    <w:rsid w:val="008A415B"/>
    <w:rsid w:val="008A44FF"/>
    <w:rsid w:val="008A475D"/>
    <w:rsid w:val="008A5710"/>
    <w:rsid w:val="008A57F3"/>
    <w:rsid w:val="008A58F5"/>
    <w:rsid w:val="008A6A49"/>
    <w:rsid w:val="008A6D03"/>
    <w:rsid w:val="008B1703"/>
    <w:rsid w:val="008B209A"/>
    <w:rsid w:val="008B2142"/>
    <w:rsid w:val="008B2B1F"/>
    <w:rsid w:val="008B3E7F"/>
    <w:rsid w:val="008B61DC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2D9"/>
    <w:rsid w:val="008D5971"/>
    <w:rsid w:val="008D5A84"/>
    <w:rsid w:val="008D70B0"/>
    <w:rsid w:val="008D7714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660"/>
    <w:rsid w:val="008E7D31"/>
    <w:rsid w:val="008F06C4"/>
    <w:rsid w:val="008F07F4"/>
    <w:rsid w:val="008F08F0"/>
    <w:rsid w:val="008F1988"/>
    <w:rsid w:val="008F311B"/>
    <w:rsid w:val="008F3AA1"/>
    <w:rsid w:val="008F3E7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6A2"/>
    <w:rsid w:val="00912814"/>
    <w:rsid w:val="00912B64"/>
    <w:rsid w:val="00913CFF"/>
    <w:rsid w:val="00914968"/>
    <w:rsid w:val="00914F29"/>
    <w:rsid w:val="00915728"/>
    <w:rsid w:val="00915976"/>
    <w:rsid w:val="009161E7"/>
    <w:rsid w:val="009168A3"/>
    <w:rsid w:val="00916B25"/>
    <w:rsid w:val="00916EF5"/>
    <w:rsid w:val="009170F7"/>
    <w:rsid w:val="009208D4"/>
    <w:rsid w:val="00921F83"/>
    <w:rsid w:val="009228B4"/>
    <w:rsid w:val="00922FF1"/>
    <w:rsid w:val="00923CDA"/>
    <w:rsid w:val="00924A02"/>
    <w:rsid w:val="00924F1A"/>
    <w:rsid w:val="009253E3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8E"/>
    <w:rsid w:val="009323A3"/>
    <w:rsid w:val="009325FE"/>
    <w:rsid w:val="009327E0"/>
    <w:rsid w:val="009338EC"/>
    <w:rsid w:val="00933F4C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2F72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66842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3752"/>
    <w:rsid w:val="009846A4"/>
    <w:rsid w:val="00984C19"/>
    <w:rsid w:val="009917F8"/>
    <w:rsid w:val="00992283"/>
    <w:rsid w:val="00992D7E"/>
    <w:rsid w:val="0099394F"/>
    <w:rsid w:val="00993CC5"/>
    <w:rsid w:val="00993DF8"/>
    <w:rsid w:val="009943CC"/>
    <w:rsid w:val="00994D8C"/>
    <w:rsid w:val="00995557"/>
    <w:rsid w:val="00995CB9"/>
    <w:rsid w:val="00995F04"/>
    <w:rsid w:val="009963D5"/>
    <w:rsid w:val="009974F6"/>
    <w:rsid w:val="009979D0"/>
    <w:rsid w:val="009A01CD"/>
    <w:rsid w:val="009A0217"/>
    <w:rsid w:val="009A159F"/>
    <w:rsid w:val="009A1DBF"/>
    <w:rsid w:val="009A24B9"/>
    <w:rsid w:val="009A297A"/>
    <w:rsid w:val="009A2CDD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9C8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0B"/>
    <w:rsid w:val="009C24F2"/>
    <w:rsid w:val="009C5556"/>
    <w:rsid w:val="009C57A8"/>
    <w:rsid w:val="009C584A"/>
    <w:rsid w:val="009C63D6"/>
    <w:rsid w:val="009C64E7"/>
    <w:rsid w:val="009C7FB3"/>
    <w:rsid w:val="009D0578"/>
    <w:rsid w:val="009D1649"/>
    <w:rsid w:val="009D1CC4"/>
    <w:rsid w:val="009D2160"/>
    <w:rsid w:val="009D2A50"/>
    <w:rsid w:val="009D36A7"/>
    <w:rsid w:val="009D37E6"/>
    <w:rsid w:val="009D4163"/>
    <w:rsid w:val="009D4B6C"/>
    <w:rsid w:val="009D4CE8"/>
    <w:rsid w:val="009D5722"/>
    <w:rsid w:val="009D5F3F"/>
    <w:rsid w:val="009D79A9"/>
    <w:rsid w:val="009E0251"/>
    <w:rsid w:val="009E112A"/>
    <w:rsid w:val="009E3667"/>
    <w:rsid w:val="009E38AF"/>
    <w:rsid w:val="009E472F"/>
    <w:rsid w:val="009E7080"/>
    <w:rsid w:val="009E7237"/>
    <w:rsid w:val="009F1AED"/>
    <w:rsid w:val="009F40A8"/>
    <w:rsid w:val="009F5E22"/>
    <w:rsid w:val="009F5EEB"/>
    <w:rsid w:val="009F63AA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3848"/>
    <w:rsid w:val="00A15EAB"/>
    <w:rsid w:val="00A161CE"/>
    <w:rsid w:val="00A17144"/>
    <w:rsid w:val="00A20241"/>
    <w:rsid w:val="00A206BE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6EB"/>
    <w:rsid w:val="00A45C82"/>
    <w:rsid w:val="00A4663B"/>
    <w:rsid w:val="00A46FFE"/>
    <w:rsid w:val="00A47C50"/>
    <w:rsid w:val="00A50482"/>
    <w:rsid w:val="00A50DB1"/>
    <w:rsid w:val="00A525A2"/>
    <w:rsid w:val="00A52FDD"/>
    <w:rsid w:val="00A53F43"/>
    <w:rsid w:val="00A54257"/>
    <w:rsid w:val="00A54EAD"/>
    <w:rsid w:val="00A551EB"/>
    <w:rsid w:val="00A56696"/>
    <w:rsid w:val="00A566EF"/>
    <w:rsid w:val="00A57241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76534"/>
    <w:rsid w:val="00A778C6"/>
    <w:rsid w:val="00A807E1"/>
    <w:rsid w:val="00A8152C"/>
    <w:rsid w:val="00A8233C"/>
    <w:rsid w:val="00A84BFB"/>
    <w:rsid w:val="00A84E60"/>
    <w:rsid w:val="00A85006"/>
    <w:rsid w:val="00A855AC"/>
    <w:rsid w:val="00A85937"/>
    <w:rsid w:val="00A85BA5"/>
    <w:rsid w:val="00A862CE"/>
    <w:rsid w:val="00A868DD"/>
    <w:rsid w:val="00A86DD0"/>
    <w:rsid w:val="00A86EEC"/>
    <w:rsid w:val="00A87591"/>
    <w:rsid w:val="00A91166"/>
    <w:rsid w:val="00A91724"/>
    <w:rsid w:val="00A9277A"/>
    <w:rsid w:val="00A93AE6"/>
    <w:rsid w:val="00A94A24"/>
    <w:rsid w:val="00A96FC7"/>
    <w:rsid w:val="00AA0243"/>
    <w:rsid w:val="00AA11F9"/>
    <w:rsid w:val="00AA2F1E"/>
    <w:rsid w:val="00AA504F"/>
    <w:rsid w:val="00AA7A0E"/>
    <w:rsid w:val="00AB09C9"/>
    <w:rsid w:val="00AB1942"/>
    <w:rsid w:val="00AB2155"/>
    <w:rsid w:val="00AB21EF"/>
    <w:rsid w:val="00AB2427"/>
    <w:rsid w:val="00AB29FA"/>
    <w:rsid w:val="00AB4A89"/>
    <w:rsid w:val="00AB4ABC"/>
    <w:rsid w:val="00AB5098"/>
    <w:rsid w:val="00AB5510"/>
    <w:rsid w:val="00AB5977"/>
    <w:rsid w:val="00AB6AEA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D7A19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338"/>
    <w:rsid w:val="00AF15A9"/>
    <w:rsid w:val="00AF19FC"/>
    <w:rsid w:val="00AF1B07"/>
    <w:rsid w:val="00AF206C"/>
    <w:rsid w:val="00AF2454"/>
    <w:rsid w:val="00AF24D4"/>
    <w:rsid w:val="00AF2C64"/>
    <w:rsid w:val="00AF32E2"/>
    <w:rsid w:val="00AF39CF"/>
    <w:rsid w:val="00AF4EF4"/>
    <w:rsid w:val="00AF4F2E"/>
    <w:rsid w:val="00AF68E0"/>
    <w:rsid w:val="00AF6AF6"/>
    <w:rsid w:val="00AF6C09"/>
    <w:rsid w:val="00AF6D98"/>
    <w:rsid w:val="00B01040"/>
    <w:rsid w:val="00B01215"/>
    <w:rsid w:val="00B015F0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2CB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273"/>
    <w:rsid w:val="00B34B78"/>
    <w:rsid w:val="00B34E7B"/>
    <w:rsid w:val="00B35759"/>
    <w:rsid w:val="00B35C23"/>
    <w:rsid w:val="00B362E8"/>
    <w:rsid w:val="00B366E2"/>
    <w:rsid w:val="00B37322"/>
    <w:rsid w:val="00B378FF"/>
    <w:rsid w:val="00B37BDB"/>
    <w:rsid w:val="00B40711"/>
    <w:rsid w:val="00B40944"/>
    <w:rsid w:val="00B40C6F"/>
    <w:rsid w:val="00B426AE"/>
    <w:rsid w:val="00B42E6C"/>
    <w:rsid w:val="00B43330"/>
    <w:rsid w:val="00B43465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175E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4B57"/>
    <w:rsid w:val="00B95549"/>
    <w:rsid w:val="00B95A6A"/>
    <w:rsid w:val="00B97C38"/>
    <w:rsid w:val="00BA0361"/>
    <w:rsid w:val="00BA076F"/>
    <w:rsid w:val="00BA1003"/>
    <w:rsid w:val="00BA1E5C"/>
    <w:rsid w:val="00BA32EE"/>
    <w:rsid w:val="00BA417A"/>
    <w:rsid w:val="00BA4B27"/>
    <w:rsid w:val="00BA4E3D"/>
    <w:rsid w:val="00BA6A29"/>
    <w:rsid w:val="00BA7FC1"/>
    <w:rsid w:val="00BB01F8"/>
    <w:rsid w:val="00BB23AC"/>
    <w:rsid w:val="00BB3E05"/>
    <w:rsid w:val="00BB5219"/>
    <w:rsid w:val="00BB524D"/>
    <w:rsid w:val="00BC0AD1"/>
    <w:rsid w:val="00BC0D9A"/>
    <w:rsid w:val="00BC10E4"/>
    <w:rsid w:val="00BC13F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1C57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4FC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3F4"/>
    <w:rsid w:val="00BF6405"/>
    <w:rsid w:val="00BF7194"/>
    <w:rsid w:val="00BF7ECF"/>
    <w:rsid w:val="00C005CC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58D"/>
    <w:rsid w:val="00C17DF2"/>
    <w:rsid w:val="00C20302"/>
    <w:rsid w:val="00C20A9E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57D"/>
    <w:rsid w:val="00C4389A"/>
    <w:rsid w:val="00C43C7A"/>
    <w:rsid w:val="00C44EB4"/>
    <w:rsid w:val="00C4553D"/>
    <w:rsid w:val="00C45742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6E11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1FD"/>
    <w:rsid w:val="00CA130C"/>
    <w:rsid w:val="00CA1DB0"/>
    <w:rsid w:val="00CA21FB"/>
    <w:rsid w:val="00CA233B"/>
    <w:rsid w:val="00CA27E2"/>
    <w:rsid w:val="00CA34FD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01A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B7AC5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65B5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5D1A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1AD2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40D0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1E87"/>
    <w:rsid w:val="00D22C0F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59AF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31B2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4E28"/>
    <w:rsid w:val="00D554E2"/>
    <w:rsid w:val="00D55A28"/>
    <w:rsid w:val="00D60F4E"/>
    <w:rsid w:val="00D61010"/>
    <w:rsid w:val="00D6128A"/>
    <w:rsid w:val="00D6155A"/>
    <w:rsid w:val="00D62690"/>
    <w:rsid w:val="00D62EF6"/>
    <w:rsid w:val="00D63042"/>
    <w:rsid w:val="00D651BB"/>
    <w:rsid w:val="00D654DA"/>
    <w:rsid w:val="00D65E1B"/>
    <w:rsid w:val="00D65F24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685E"/>
    <w:rsid w:val="00D96C61"/>
    <w:rsid w:val="00D96EA2"/>
    <w:rsid w:val="00D973DA"/>
    <w:rsid w:val="00DA0AA4"/>
    <w:rsid w:val="00DA10CC"/>
    <w:rsid w:val="00DA17EF"/>
    <w:rsid w:val="00DA1CCB"/>
    <w:rsid w:val="00DA1DC9"/>
    <w:rsid w:val="00DA3B60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2CE1"/>
    <w:rsid w:val="00DC3701"/>
    <w:rsid w:val="00DC3862"/>
    <w:rsid w:val="00DC4C44"/>
    <w:rsid w:val="00DC4D8F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1A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2FB5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264"/>
    <w:rsid w:val="00E115E6"/>
    <w:rsid w:val="00E12AD5"/>
    <w:rsid w:val="00E12E28"/>
    <w:rsid w:val="00E148F4"/>
    <w:rsid w:val="00E148F6"/>
    <w:rsid w:val="00E15B5F"/>
    <w:rsid w:val="00E15F46"/>
    <w:rsid w:val="00E1633D"/>
    <w:rsid w:val="00E16D3B"/>
    <w:rsid w:val="00E171A0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01C4"/>
    <w:rsid w:val="00E31170"/>
    <w:rsid w:val="00E3135E"/>
    <w:rsid w:val="00E31F89"/>
    <w:rsid w:val="00E32861"/>
    <w:rsid w:val="00E32B2A"/>
    <w:rsid w:val="00E32CD6"/>
    <w:rsid w:val="00E335A6"/>
    <w:rsid w:val="00E33940"/>
    <w:rsid w:val="00E3431A"/>
    <w:rsid w:val="00E34495"/>
    <w:rsid w:val="00E35112"/>
    <w:rsid w:val="00E36773"/>
    <w:rsid w:val="00E3710A"/>
    <w:rsid w:val="00E3728E"/>
    <w:rsid w:val="00E378F3"/>
    <w:rsid w:val="00E37D14"/>
    <w:rsid w:val="00E413AF"/>
    <w:rsid w:val="00E43FA7"/>
    <w:rsid w:val="00E45433"/>
    <w:rsid w:val="00E45706"/>
    <w:rsid w:val="00E457FD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492D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4F85"/>
    <w:rsid w:val="00E6547C"/>
    <w:rsid w:val="00E65A01"/>
    <w:rsid w:val="00E65E2E"/>
    <w:rsid w:val="00E65FF1"/>
    <w:rsid w:val="00E6682A"/>
    <w:rsid w:val="00E67C72"/>
    <w:rsid w:val="00E67D8A"/>
    <w:rsid w:val="00E718D4"/>
    <w:rsid w:val="00E7215B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3C24"/>
    <w:rsid w:val="00E84055"/>
    <w:rsid w:val="00E842B6"/>
    <w:rsid w:val="00E8481E"/>
    <w:rsid w:val="00E86B00"/>
    <w:rsid w:val="00E87722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4C5B"/>
    <w:rsid w:val="00E966F1"/>
    <w:rsid w:val="00E96CC6"/>
    <w:rsid w:val="00E96FB7"/>
    <w:rsid w:val="00E970C3"/>
    <w:rsid w:val="00EA0946"/>
    <w:rsid w:val="00EA0BA0"/>
    <w:rsid w:val="00EA148E"/>
    <w:rsid w:val="00EA1B3A"/>
    <w:rsid w:val="00EA2C70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611E"/>
    <w:rsid w:val="00EB76B2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4E5"/>
    <w:rsid w:val="00EC5F8D"/>
    <w:rsid w:val="00EC63D4"/>
    <w:rsid w:val="00ED027D"/>
    <w:rsid w:val="00ED0A8C"/>
    <w:rsid w:val="00ED0C0B"/>
    <w:rsid w:val="00ED0F5C"/>
    <w:rsid w:val="00ED1893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1328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04C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21"/>
    <w:rsid w:val="00F129FC"/>
    <w:rsid w:val="00F12A94"/>
    <w:rsid w:val="00F1528C"/>
    <w:rsid w:val="00F157AC"/>
    <w:rsid w:val="00F16D61"/>
    <w:rsid w:val="00F17246"/>
    <w:rsid w:val="00F20907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1DA"/>
    <w:rsid w:val="00F253D8"/>
    <w:rsid w:val="00F25A96"/>
    <w:rsid w:val="00F26CE3"/>
    <w:rsid w:val="00F272EA"/>
    <w:rsid w:val="00F27DBB"/>
    <w:rsid w:val="00F30812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CDD"/>
    <w:rsid w:val="00F37EFA"/>
    <w:rsid w:val="00F4025E"/>
    <w:rsid w:val="00F427C6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4F3"/>
    <w:rsid w:val="00F575D3"/>
    <w:rsid w:val="00F610E8"/>
    <w:rsid w:val="00F6110C"/>
    <w:rsid w:val="00F61FA6"/>
    <w:rsid w:val="00F62462"/>
    <w:rsid w:val="00F62AEC"/>
    <w:rsid w:val="00F62DAC"/>
    <w:rsid w:val="00F633D1"/>
    <w:rsid w:val="00F637E0"/>
    <w:rsid w:val="00F64442"/>
    <w:rsid w:val="00F65F7D"/>
    <w:rsid w:val="00F66259"/>
    <w:rsid w:val="00F663A6"/>
    <w:rsid w:val="00F66E61"/>
    <w:rsid w:val="00F67460"/>
    <w:rsid w:val="00F67D43"/>
    <w:rsid w:val="00F70503"/>
    <w:rsid w:val="00F70BD7"/>
    <w:rsid w:val="00F71873"/>
    <w:rsid w:val="00F7308F"/>
    <w:rsid w:val="00F73451"/>
    <w:rsid w:val="00F73492"/>
    <w:rsid w:val="00F73F1F"/>
    <w:rsid w:val="00F74038"/>
    <w:rsid w:val="00F745E2"/>
    <w:rsid w:val="00F745E3"/>
    <w:rsid w:val="00F747C3"/>
    <w:rsid w:val="00F74FFA"/>
    <w:rsid w:val="00F77B6E"/>
    <w:rsid w:val="00F77C40"/>
    <w:rsid w:val="00F77E1C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0BEA"/>
    <w:rsid w:val="00F934A5"/>
    <w:rsid w:val="00F9355F"/>
    <w:rsid w:val="00F94383"/>
    <w:rsid w:val="00F96097"/>
    <w:rsid w:val="00F96E06"/>
    <w:rsid w:val="00F97656"/>
    <w:rsid w:val="00FA034E"/>
    <w:rsid w:val="00FA0F56"/>
    <w:rsid w:val="00FA1509"/>
    <w:rsid w:val="00FA1B2F"/>
    <w:rsid w:val="00FA2307"/>
    <w:rsid w:val="00FA2ADA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6FFD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7FC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5AD8"/>
    <w:rsid w:val="00FF61AE"/>
    <w:rsid w:val="00FF68D8"/>
    <w:rsid w:val="00FF6A87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881455"/>
    <w:pPr>
      <w:spacing w:after="24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2"/>
    <w:next w:val="a2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1">
    <w:name w:val="heading 2"/>
    <w:basedOn w:val="a2"/>
    <w:next w:val="a2"/>
    <w:link w:val="22"/>
    <w:uiPriority w:val="9"/>
    <w:unhideWhenUsed/>
    <w:qFormat/>
    <w:rsid w:val="00B34B78"/>
    <w:pPr>
      <w:keepNext/>
      <w:keepLines/>
      <w:spacing w:before="480"/>
      <w:ind w:firstLine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2"/>
    <w:next w:val="a2"/>
    <w:link w:val="30"/>
    <w:uiPriority w:val="9"/>
    <w:unhideWhenUsed/>
    <w:qFormat/>
    <w:rsid w:val="00E6547C"/>
    <w:pPr>
      <w:keepNext/>
      <w:keepLines/>
      <w:spacing w:before="480"/>
      <w:ind w:firstLine="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paragraph" w:styleId="4">
    <w:name w:val="heading 4"/>
    <w:basedOn w:val="a2"/>
    <w:next w:val="a2"/>
    <w:link w:val="40"/>
    <w:uiPriority w:val="9"/>
    <w:semiHidden/>
    <w:unhideWhenUsed/>
    <w:qFormat/>
    <w:rsid w:val="004059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line number"/>
    <w:basedOn w:val="a3"/>
    <w:uiPriority w:val="99"/>
    <w:semiHidden/>
    <w:unhideWhenUsed/>
    <w:rsid w:val="00077B2B"/>
  </w:style>
  <w:style w:type="character" w:customStyle="1" w:styleId="11">
    <w:name w:val="Заголовок 1 Знак"/>
    <w:basedOn w:val="a3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7">
    <w:name w:val="TOC Heading"/>
    <w:basedOn w:val="10"/>
    <w:next w:val="a2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2"/>
    <w:next w:val="a2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8">
    <w:name w:val="Hyperlink"/>
    <w:basedOn w:val="a3"/>
    <w:uiPriority w:val="99"/>
    <w:unhideWhenUsed/>
    <w:rsid w:val="006E609A"/>
    <w:rPr>
      <w:color w:val="0563C1" w:themeColor="hyperlink"/>
      <w:u w:val="single"/>
    </w:rPr>
  </w:style>
  <w:style w:type="character" w:customStyle="1" w:styleId="22">
    <w:name w:val="Заголовок 2 Знак"/>
    <w:basedOn w:val="a3"/>
    <w:link w:val="21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3">
    <w:name w:val="toc 2"/>
    <w:basedOn w:val="a2"/>
    <w:next w:val="a2"/>
    <w:autoRedefine/>
    <w:uiPriority w:val="39"/>
    <w:unhideWhenUsed/>
    <w:rsid w:val="002C6271"/>
    <w:pPr>
      <w:tabs>
        <w:tab w:val="left" w:pos="880"/>
        <w:tab w:val="right" w:leader="dot" w:pos="9345"/>
      </w:tabs>
      <w:spacing w:after="0"/>
      <w:ind w:left="1418" w:right="284" w:hanging="1134"/>
    </w:pPr>
  </w:style>
  <w:style w:type="paragraph" w:styleId="a9">
    <w:name w:val="caption"/>
    <w:basedOn w:val="a2"/>
    <w:next w:val="a2"/>
    <w:link w:val="aa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2"/>
    <w:link w:val="ac"/>
    <w:qFormat/>
    <w:rsid w:val="00A93AE6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c">
    <w:name w:val="Картинки Знак"/>
    <w:basedOn w:val="a3"/>
    <w:link w:val="ab"/>
    <w:rsid w:val="00A93AE6"/>
    <w:rPr>
      <w:rFonts w:ascii="Times New Roman" w:hAnsi="Times New Roman"/>
      <w:noProof/>
      <w:color w:val="000000" w:themeColor="text1"/>
      <w:sz w:val="24"/>
    </w:rPr>
  </w:style>
  <w:style w:type="paragraph" w:styleId="ad">
    <w:name w:val="List Paragraph"/>
    <w:basedOn w:val="a2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3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2"/>
    <w:next w:val="a2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2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3"/>
    <w:link w:val="ae"/>
    <w:uiPriority w:val="99"/>
    <w:rsid w:val="002F4228"/>
  </w:style>
  <w:style w:type="paragraph" w:styleId="af0">
    <w:name w:val="footer"/>
    <w:basedOn w:val="a2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3"/>
    <w:link w:val="af0"/>
    <w:uiPriority w:val="99"/>
    <w:rsid w:val="002F4228"/>
  </w:style>
  <w:style w:type="character" w:styleId="af2">
    <w:name w:val="Unresolved Mention"/>
    <w:basedOn w:val="a3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3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2"/>
    <w:next w:val="a2"/>
    <w:link w:val="af5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3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6">
    <w:name w:val="Subtitle"/>
    <w:basedOn w:val="a2"/>
    <w:next w:val="a2"/>
    <w:link w:val="af7"/>
    <w:uiPriority w:val="11"/>
    <w:qFormat/>
    <w:rsid w:val="00D11B67"/>
    <w:pPr>
      <w:spacing w:after="160"/>
      <w:ind w:firstLine="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3"/>
    <w:link w:val="af6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2"/>
    <w:next w:val="a2"/>
    <w:link w:val="afa"/>
    <w:uiPriority w:val="37"/>
    <w:unhideWhenUsed/>
    <w:rsid w:val="002E0957"/>
    <w:pPr>
      <w:spacing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3"/>
    <w:link w:val="af9"/>
    <w:uiPriority w:val="37"/>
    <w:rsid w:val="00A84BFB"/>
    <w:rPr>
      <w:rFonts w:ascii="Times New Roman" w:hAnsi="Times New Roman"/>
      <w:color w:val="000000" w:themeColor="text1"/>
      <w:sz w:val="24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2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3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3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5"/>
    <w:uiPriority w:val="99"/>
    <w:semiHidden/>
    <w:unhideWhenUsed/>
    <w:rsid w:val="003F4C8A"/>
  </w:style>
  <w:style w:type="paragraph" w:customStyle="1" w:styleId="msonormal0">
    <w:name w:val="msonormal"/>
    <w:basedOn w:val="a2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2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3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2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3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3"/>
    <w:rsid w:val="003F4C8A"/>
  </w:style>
  <w:style w:type="character" w:styleId="aff1">
    <w:name w:val="Strong"/>
    <w:basedOn w:val="a3"/>
    <w:uiPriority w:val="22"/>
    <w:qFormat/>
    <w:rsid w:val="003F4C8A"/>
    <w:rPr>
      <w:b/>
      <w:bCs/>
    </w:rPr>
  </w:style>
  <w:style w:type="numbering" w:customStyle="1" w:styleId="24">
    <w:name w:val="Нет списка2"/>
    <w:next w:val="a5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60498B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3"/>
    <w:link w:val="Title"/>
    <w:rsid w:val="0060498B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301D0"/>
    <w:pPr>
      <w:shd w:val="clear" w:color="FFFFFF" w:themeColor="background1" w:fill="F2F2F2" w:themeFill="background1" w:themeFillShade="F2"/>
      <w:spacing w:before="0" w:after="240" w:line="288" w:lineRule="auto"/>
      <w:jc w:val="left"/>
    </w:pPr>
    <w:rPr>
      <w:rFonts w:ascii="Consolas" w:hAnsi="Consolas"/>
      <w:color w:val="auto"/>
      <w:sz w:val="18"/>
      <w:lang w:val="en-US" w:eastAsia="ru-RU"/>
    </w:rPr>
  </w:style>
  <w:style w:type="character" w:customStyle="1" w:styleId="TXT2">
    <w:name w:val="Код TXT Знак"/>
    <w:basedOn w:val="a3"/>
    <w:link w:val="TXT1"/>
    <w:rsid w:val="004301D0"/>
    <w:rPr>
      <w:rFonts w:ascii="Consolas" w:hAnsi="Consolas"/>
      <w:sz w:val="18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2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3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3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1">
    <w:name w:val="Главы без нумерации"/>
    <w:link w:val="aff3"/>
    <w:qFormat/>
    <w:rsid w:val="00AA504F"/>
    <w:pPr>
      <w:pageBreakBefore/>
      <w:numPr>
        <w:numId w:val="32"/>
      </w:numPr>
      <w:spacing w:after="240" w:line="360" w:lineRule="auto"/>
      <w:ind w:left="567" w:firstLine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3">
    <w:name w:val="Главы без нумерации Знак"/>
    <w:basedOn w:val="11"/>
    <w:link w:val="a1"/>
    <w:rsid w:val="00AA504F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ff4">
    <w:name w:val="Пункт"/>
    <w:link w:val="aff5"/>
    <w:qFormat/>
    <w:rsid w:val="005565C0"/>
    <w:pPr>
      <w:spacing w:before="240" w:after="0" w:line="360" w:lineRule="auto"/>
      <w:ind w:firstLine="567"/>
    </w:pPr>
    <w:rPr>
      <w:rFonts w:ascii="Times New Roman" w:hAnsi="Times New Roman"/>
      <w:bCs/>
      <w:color w:val="000000" w:themeColor="text1"/>
      <w:sz w:val="24"/>
      <w:lang w:eastAsia="ru-RU"/>
    </w:rPr>
  </w:style>
  <w:style w:type="character" w:customStyle="1" w:styleId="aff5">
    <w:name w:val="Пункт Знак"/>
    <w:basedOn w:val="a3"/>
    <w:link w:val="aff4"/>
    <w:rsid w:val="005565C0"/>
    <w:rPr>
      <w:rFonts w:ascii="Times New Roman" w:hAnsi="Times New Roman"/>
      <w:bCs/>
      <w:color w:val="000000" w:themeColor="text1"/>
      <w:sz w:val="24"/>
      <w:lang w:eastAsia="ru-RU"/>
    </w:rPr>
  </w:style>
  <w:style w:type="paragraph" w:customStyle="1" w:styleId="a">
    <w:name w:val="Глава"/>
    <w:link w:val="aff6"/>
    <w:qFormat/>
    <w:rsid w:val="00881455"/>
    <w:pPr>
      <w:pageBreakBefore/>
      <w:numPr>
        <w:numId w:val="2"/>
      </w:numPr>
      <w:spacing w:after="240" w:line="360" w:lineRule="auto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aff6">
    <w:name w:val="Глава Знак"/>
    <w:basedOn w:val="11"/>
    <w:link w:val="a"/>
    <w:rsid w:val="00881455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0">
    <w:name w:val="Подглава"/>
    <w:link w:val="aff7"/>
    <w:qFormat/>
    <w:rsid w:val="00881455"/>
    <w:pPr>
      <w:keepNext/>
      <w:numPr>
        <w:ilvl w:val="1"/>
        <w:numId w:val="2"/>
      </w:numPr>
      <w:spacing w:before="240" w:after="240" w:line="360" w:lineRule="auto"/>
      <w:ind w:left="567" w:firstLine="0"/>
      <w:outlineLvl w:val="1"/>
    </w:pPr>
    <w:rPr>
      <w:rFonts w:ascii="Times New Roman" w:hAnsi="Times New Roman"/>
      <w:b/>
      <w:color w:val="000000" w:themeColor="text1"/>
      <w:sz w:val="24"/>
    </w:rPr>
  </w:style>
  <w:style w:type="character" w:customStyle="1" w:styleId="aff7">
    <w:name w:val="Подглава Знак"/>
    <w:basedOn w:val="a3"/>
    <w:link w:val="a0"/>
    <w:rsid w:val="00881455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9"/>
    <w:link w:val="aff9"/>
    <w:qFormat/>
    <w:rsid w:val="00357356"/>
    <w:pPr>
      <w:spacing w:after="360" w:line="240" w:lineRule="auto"/>
    </w:pPr>
  </w:style>
  <w:style w:type="character" w:customStyle="1" w:styleId="aa">
    <w:name w:val="Название объекта Знак"/>
    <w:basedOn w:val="a3"/>
    <w:link w:val="a9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a"/>
    <w:link w:val="aff8"/>
    <w:rsid w:val="00357356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3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2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3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2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3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  <w:style w:type="character" w:styleId="affb">
    <w:name w:val="Placeholder Text"/>
    <w:basedOn w:val="a3"/>
    <w:uiPriority w:val="99"/>
    <w:semiHidden/>
    <w:rsid w:val="0056452E"/>
    <w:rPr>
      <w:color w:val="666666"/>
    </w:rPr>
  </w:style>
  <w:style w:type="paragraph" w:customStyle="1" w:styleId="2">
    <w:name w:val="Подзаголовок 2"/>
    <w:link w:val="25"/>
    <w:qFormat/>
    <w:rsid w:val="001E19B2"/>
    <w:pPr>
      <w:keepNext/>
      <w:keepLines/>
      <w:numPr>
        <w:ilvl w:val="2"/>
        <w:numId w:val="2"/>
      </w:numPr>
      <w:spacing w:after="240" w:line="360" w:lineRule="auto"/>
      <w:ind w:left="567" w:firstLine="567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character" w:customStyle="1" w:styleId="25">
    <w:name w:val="Подзаголовок 2 Знак"/>
    <w:basedOn w:val="a3"/>
    <w:link w:val="2"/>
    <w:rsid w:val="001E19B2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customStyle="1" w:styleId="affc">
    <w:name w:val="КОД Картинки"/>
    <w:basedOn w:val="TXT1"/>
    <w:link w:val="affd"/>
    <w:rsid w:val="00DE5E1A"/>
    <w:pPr>
      <w:spacing w:line="360" w:lineRule="auto"/>
      <w:ind w:left="0" w:right="0"/>
    </w:pPr>
  </w:style>
  <w:style w:type="character" w:customStyle="1" w:styleId="affd">
    <w:name w:val="КОД Картинки Знак"/>
    <w:basedOn w:val="TXT2"/>
    <w:link w:val="affc"/>
    <w:rsid w:val="00DE5E1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character" w:customStyle="1" w:styleId="40">
    <w:name w:val="Заголовок 4 Знак"/>
    <w:basedOn w:val="a3"/>
    <w:link w:val="4"/>
    <w:uiPriority w:val="9"/>
    <w:semiHidden/>
    <w:rsid w:val="0040592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uc20100">
    <w:name w:val="Список литературы uc20100"/>
    <w:link w:val="uc201000"/>
    <w:qFormat/>
    <w:rsid w:val="008A6D03"/>
    <w:pPr>
      <w:spacing w:after="240" w:line="360" w:lineRule="auto"/>
      <w:ind w:left="714" w:hanging="357"/>
    </w:pPr>
    <w:rPr>
      <w:rFonts w:ascii="Times New Roman" w:hAnsi="Times New Roman"/>
      <w:color w:val="000000" w:themeColor="text1"/>
      <w:sz w:val="24"/>
    </w:rPr>
  </w:style>
  <w:style w:type="character" w:customStyle="1" w:styleId="uc201000">
    <w:name w:val="Список литературы uc20100 Знак"/>
    <w:basedOn w:val="a3"/>
    <w:link w:val="uc20100"/>
    <w:rsid w:val="008A6D03"/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0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81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8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3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5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43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9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3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57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7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95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13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4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8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75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1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0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9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71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6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41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0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8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37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42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2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1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1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7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4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73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5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1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9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1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1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0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8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5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8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54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2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53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3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0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1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78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4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82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6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1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2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1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8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8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0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0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18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1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15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735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84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3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33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00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98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9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91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96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20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50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94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1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74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9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786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52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8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15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02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904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400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95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5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36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37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45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1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4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8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6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7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5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9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5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4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6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06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5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9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394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2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1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2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94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6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042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5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5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4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27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7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89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3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18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59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98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54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9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45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57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25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3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15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20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9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4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46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28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6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31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7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88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8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9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1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8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7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6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09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1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2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8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6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9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7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8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10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37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0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07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1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58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7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6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65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7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1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46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07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66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24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37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9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14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5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30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40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55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3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0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42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44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55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9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0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3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4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9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53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0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5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0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0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11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3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2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55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23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50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5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1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8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54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85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19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8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16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21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72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2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96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77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09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3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45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7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13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11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0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3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5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6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8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37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0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9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4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85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47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59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23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8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1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96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8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7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6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3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11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5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8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5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8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64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29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7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96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80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64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8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29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5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28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9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62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9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6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9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8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44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4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43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1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5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68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02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43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5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8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9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58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2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7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44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79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648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6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04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7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0723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76496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312300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  <w:div w:id="131197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4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85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0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80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05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8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26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7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80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902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3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11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24714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auto"/>
                        <w:left w:val="single" w:sz="6" w:space="0" w:color="auto"/>
                        <w:bottom w:val="single" w:sz="6" w:space="0" w:color="auto"/>
                        <w:right w:val="single" w:sz="6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2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19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99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52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96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0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8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89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17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88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09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9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31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96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96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1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35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9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724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8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2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3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04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63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6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27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2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1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0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7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21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2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2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9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43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57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0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3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7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3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3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9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3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0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17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47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23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7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23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1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2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002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4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5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6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0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8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1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00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7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70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0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2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23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29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9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5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95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1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7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1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1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1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7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5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86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98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02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6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80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50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01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2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1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9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6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03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4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0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82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8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9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66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49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9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2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6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0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4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2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83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8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47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8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06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7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9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95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92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69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8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4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50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1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1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7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0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45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9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51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508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29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229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24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74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3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44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80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6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7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7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5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2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53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64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1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2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4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13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0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9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4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51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4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1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9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2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2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3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0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0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5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6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0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2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02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1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6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374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51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2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54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3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84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1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8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4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88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5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5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9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0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7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79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10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7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62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58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8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83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2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2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2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6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1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0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04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8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9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4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4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4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6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046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211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03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815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09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7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79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287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6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83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29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252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565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5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8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03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861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64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23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25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4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7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4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77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8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4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6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7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7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3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3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73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6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investfunds.ru/" TargetMode="External"/><Relationship Id="rId22" Type="http://schemas.openxmlformats.org/officeDocument/2006/relationships/image" Target="media/image8.png"/><Relationship Id="rId27" Type="http://schemas.openxmlformats.org/officeDocument/2006/relationships/image" Target="media/image13.png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72</TotalTime>
  <Pages>62</Pages>
  <Words>16637</Words>
  <Characters>94833</Characters>
  <Application>Microsoft Office Word</Application>
  <DocSecurity>0</DocSecurity>
  <Lines>790</Lines>
  <Paragraphs>22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691</cp:revision>
  <cp:lastPrinted>2024-01-03T10:38:00Z</cp:lastPrinted>
  <dcterms:created xsi:type="dcterms:W3CDTF">2023-12-06T05:49:00Z</dcterms:created>
  <dcterms:modified xsi:type="dcterms:W3CDTF">2024-07-27T1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YeaIUc0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

<file path=userCustomization/customUI.xml><?xml version="1.0" encoding="utf-8"?>
<mso:customUI xmlns:doc="http://schemas.microsoft.com/office/2006/01/customui/currentDocument" xmlns:mso="http://schemas.microsoft.com/office/2006/01/customui">
  <mso:ribbon>
    <mso:qat>
      <mso:documentControls>
        <mso:button idQ="doc:JupiterNotebook_1" visible="true" label="Normal.NewMacros.JupiterNotebook" imageMso="ListMacros" onAction="JupiterNotebook"/>
        <mso:button idQ="doc:Result_1" visible="true" label="Normal.NewMacros.Result" imageMso="ListMacros" onAction="Result"/>
        <mso:button idQ="doc:addTable_1" visible="true" label="Project.NewMacros.addTable" imageMso="ListMacros" onAction="addTable"/>
      </mso:documentControls>
    </mso:qat>
  </mso:ribbon>
</mso:customUI>
</file>